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Prof. Dr. Carlos Antonio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0E804895"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7093BD6E"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222578C5" w14:textId="77777777" w:rsidR="000752AD" w:rsidRPr="00693DE7" w:rsidRDefault="000752AD" w:rsidP="000752AD">
      <w:pPr>
        <w:pStyle w:val="Ttulo"/>
      </w:pPr>
      <w:r w:rsidRPr="00693DE7">
        <w:lastRenderedPageBreak/>
        <w:t>RESUMO</w:t>
      </w:r>
    </w:p>
    <w:p w14:paraId="1296DFF5" w14:textId="77777777" w:rsidR="000752AD" w:rsidRPr="00693DE7" w:rsidRDefault="000752AD" w:rsidP="000752AD">
      <w:pPr>
        <w:ind w:firstLine="0"/>
        <w:contextualSpacing/>
        <w:jc w:val="center"/>
        <w:rPr>
          <w:rFonts w:cs="Arial"/>
          <w:szCs w:val="24"/>
        </w:rPr>
      </w:pPr>
    </w:p>
    <w:p w14:paraId="411A6AEF" w14:textId="5D1F0A85" w:rsidR="000752AD" w:rsidRDefault="000752AD" w:rsidP="000752AD">
      <w:pPr>
        <w:spacing w:line="240" w:lineRule="auto"/>
        <w:contextualSpacing/>
        <w:rPr>
          <w:rFonts w:cs="Arial"/>
          <w:szCs w:val="24"/>
        </w:rPr>
      </w:pPr>
    </w:p>
    <w:p w14:paraId="2D851DC1" w14:textId="0BA64F08" w:rsidR="000752AD" w:rsidRPr="00693DE7" w:rsidRDefault="000752AD" w:rsidP="000752AD">
      <w:pPr>
        <w:spacing w:line="240" w:lineRule="auto"/>
        <w:contextualSpacing/>
        <w:rPr>
          <w:rFonts w:cs="Arial"/>
          <w:szCs w:val="24"/>
        </w:rPr>
      </w:pPr>
      <w:r>
        <w:rPr>
          <w:rFonts w:cs="Arial"/>
          <w:szCs w:val="24"/>
        </w:rPr>
        <w:t xml:space="preserve">Esse projeto </w:t>
      </w:r>
      <w:r w:rsidRPr="008657D8">
        <w:rPr>
          <w:rFonts w:cs="Arial"/>
          <w:szCs w:val="24"/>
        </w:rPr>
        <w:t>tem como objetivo principal desenvolver uma metodologia para o georreferenciamento mínimo de cadastros descritivos urbanos, utilizando como base o Projeto CIATA (Convênio de Incentivo ao Aperfeiçoamento Técnico) e o Cadastro Nacional de Endereços para Fins Estatísticos (CNEFE). A pesquisa busca criar uma ferramenta que permita a conversão de descrições alfanuméricas de cadastros imobiliários em objetos geográficos, viabilizando o georreferenciamento de forma acessível e de baixo custo para municípios com recursos limitados.</w:t>
      </w:r>
    </w:p>
    <w:p w14:paraId="66D3412A" w14:textId="77777777" w:rsidR="000752AD" w:rsidRPr="00693DE7" w:rsidRDefault="000752AD" w:rsidP="000752AD">
      <w:pPr>
        <w:spacing w:line="240" w:lineRule="auto"/>
        <w:contextualSpacing/>
        <w:rPr>
          <w:rFonts w:cs="Arial"/>
          <w:szCs w:val="24"/>
        </w:rPr>
      </w:pPr>
      <w:r w:rsidRPr="00693DE7">
        <w:rPr>
          <w:rFonts w:cs="Arial"/>
          <w:szCs w:val="24"/>
        </w:rPr>
        <w:t xml:space="preserve"> </w:t>
      </w:r>
    </w:p>
    <w:p w14:paraId="5177D01C" w14:textId="77777777" w:rsidR="000752AD" w:rsidRPr="00693DE7" w:rsidRDefault="000752AD" w:rsidP="000752AD">
      <w:pPr>
        <w:spacing w:line="240" w:lineRule="auto"/>
        <w:contextualSpacing/>
        <w:rPr>
          <w:rFonts w:cs="Arial"/>
          <w:szCs w:val="24"/>
        </w:rPr>
      </w:pPr>
    </w:p>
    <w:p w14:paraId="7C779291" w14:textId="5948441D" w:rsidR="000752AD" w:rsidRPr="00693DE7" w:rsidRDefault="00143337" w:rsidP="000752AD">
      <w:pPr>
        <w:spacing w:line="240" w:lineRule="auto"/>
        <w:ind w:firstLine="0"/>
        <w:contextualSpacing/>
        <w:rPr>
          <w:rFonts w:cs="Arial"/>
          <w:b/>
          <w:szCs w:val="24"/>
        </w:rPr>
      </w:pPr>
      <w:r w:rsidRPr="00693DE7">
        <w:rPr>
          <w:rFonts w:cs="Arial"/>
          <w:b/>
          <w:szCs w:val="24"/>
        </w:rPr>
        <w:t>Palavras-chave</w:t>
      </w:r>
    </w:p>
    <w:p w14:paraId="123EC10F" w14:textId="77777777" w:rsidR="000752AD" w:rsidRPr="00693DE7" w:rsidRDefault="000752AD" w:rsidP="000752AD">
      <w:pPr>
        <w:spacing w:line="240" w:lineRule="auto"/>
        <w:ind w:firstLine="0"/>
        <w:contextualSpacing/>
        <w:rPr>
          <w:rFonts w:cs="Arial"/>
          <w:b/>
          <w:szCs w:val="24"/>
        </w:rPr>
      </w:pPr>
    </w:p>
    <w:p w14:paraId="0C812402" w14:textId="22B941B9" w:rsidR="000752AD" w:rsidRPr="00693DE7" w:rsidRDefault="000752AD" w:rsidP="000752AD">
      <w:r w:rsidRPr="00693DE7">
        <w:t xml:space="preserve">CIATA, CNEFE, </w:t>
      </w:r>
      <w:r w:rsidRPr="00693DE7">
        <w:rPr>
          <w:i/>
          <w:iCs/>
        </w:rPr>
        <w:t>Fit-For-Purpose-Land Administration,</w:t>
      </w:r>
      <w:r w:rsidRPr="00693DE7">
        <w:t xml:space="preserve"> Georreferenciamento, CTM, Cadastro.</w:t>
      </w:r>
    </w:p>
    <w:p w14:paraId="514F261C" w14:textId="77777777" w:rsidR="000752AD" w:rsidRPr="00693DE7" w:rsidRDefault="000752AD" w:rsidP="000752AD">
      <w:pPr>
        <w:spacing w:line="240" w:lineRule="auto"/>
        <w:contextualSpacing/>
        <w:rPr>
          <w:rFonts w:cs="Arial"/>
          <w:szCs w:val="24"/>
        </w:rPr>
      </w:pPr>
    </w:p>
    <w:p w14:paraId="6475E1A7" w14:textId="77777777" w:rsidR="000752AD" w:rsidRPr="00693DE7" w:rsidRDefault="000752AD" w:rsidP="000752AD">
      <w:pPr>
        <w:spacing w:line="240" w:lineRule="auto"/>
        <w:contextualSpacing/>
        <w:rPr>
          <w:rFonts w:cs="Arial"/>
          <w:szCs w:val="24"/>
        </w:rPr>
      </w:pPr>
    </w:p>
    <w:p w14:paraId="195EA993" w14:textId="77777777" w:rsidR="000752AD" w:rsidRPr="00693DE7" w:rsidRDefault="000752AD" w:rsidP="000752AD">
      <w:pPr>
        <w:spacing w:line="240" w:lineRule="auto"/>
        <w:contextualSpacing/>
        <w:rPr>
          <w:rFonts w:cs="Arial"/>
          <w:szCs w:val="24"/>
        </w:rPr>
      </w:pPr>
    </w:p>
    <w:p w14:paraId="5F9C2113" w14:textId="77777777" w:rsidR="000752AD" w:rsidRPr="00693DE7" w:rsidRDefault="000752AD" w:rsidP="000752AD">
      <w:pPr>
        <w:spacing w:line="240" w:lineRule="auto"/>
        <w:contextualSpacing/>
        <w:rPr>
          <w:rFonts w:cs="Arial"/>
          <w:szCs w:val="24"/>
        </w:rPr>
      </w:pPr>
    </w:p>
    <w:p w14:paraId="03ADCA58" w14:textId="77777777" w:rsidR="000752AD" w:rsidRPr="00693DE7" w:rsidRDefault="000752AD" w:rsidP="000752AD">
      <w:pPr>
        <w:spacing w:line="240" w:lineRule="auto"/>
        <w:contextualSpacing/>
        <w:rPr>
          <w:rFonts w:cs="Arial"/>
          <w:szCs w:val="24"/>
        </w:rPr>
      </w:pPr>
    </w:p>
    <w:p w14:paraId="3D384FC9" w14:textId="77777777" w:rsidR="000752AD" w:rsidRPr="00693DE7" w:rsidRDefault="000752AD" w:rsidP="000752AD">
      <w:pPr>
        <w:spacing w:line="240" w:lineRule="auto"/>
        <w:contextualSpacing/>
        <w:rPr>
          <w:rFonts w:cs="Arial"/>
          <w:szCs w:val="24"/>
        </w:rPr>
      </w:pPr>
    </w:p>
    <w:p w14:paraId="3459A63D" w14:textId="77777777" w:rsidR="000752AD" w:rsidRPr="00693DE7" w:rsidRDefault="000752AD" w:rsidP="000752AD">
      <w:pPr>
        <w:spacing w:line="240" w:lineRule="auto"/>
        <w:contextualSpacing/>
        <w:rPr>
          <w:rFonts w:cs="Arial"/>
          <w:szCs w:val="24"/>
        </w:rPr>
      </w:pPr>
    </w:p>
    <w:p w14:paraId="6E4B524A" w14:textId="77777777" w:rsidR="000752AD" w:rsidRPr="00693DE7" w:rsidRDefault="000752AD" w:rsidP="000752AD">
      <w:pPr>
        <w:spacing w:line="240" w:lineRule="auto"/>
        <w:contextualSpacing/>
        <w:rPr>
          <w:rFonts w:cs="Arial"/>
          <w:szCs w:val="24"/>
        </w:rPr>
      </w:pPr>
    </w:p>
    <w:p w14:paraId="5AA0E2CF" w14:textId="77777777" w:rsidR="000752AD" w:rsidRPr="00693DE7" w:rsidRDefault="000752AD" w:rsidP="000752AD">
      <w:pPr>
        <w:spacing w:line="240" w:lineRule="auto"/>
        <w:contextualSpacing/>
        <w:rPr>
          <w:rFonts w:cs="Arial"/>
          <w:szCs w:val="24"/>
        </w:rPr>
      </w:pPr>
    </w:p>
    <w:p w14:paraId="6929F7D6" w14:textId="77777777" w:rsidR="000752AD" w:rsidRPr="00693DE7" w:rsidRDefault="000752AD" w:rsidP="000752AD">
      <w:pPr>
        <w:spacing w:line="240" w:lineRule="auto"/>
        <w:contextualSpacing/>
        <w:rPr>
          <w:rFonts w:cs="Arial"/>
          <w:szCs w:val="24"/>
        </w:rPr>
      </w:pPr>
    </w:p>
    <w:p w14:paraId="0A15C861" w14:textId="77777777" w:rsidR="000752AD" w:rsidRPr="00693DE7" w:rsidRDefault="000752AD" w:rsidP="000752AD">
      <w:pPr>
        <w:spacing w:line="240" w:lineRule="auto"/>
        <w:contextualSpacing/>
        <w:rPr>
          <w:rFonts w:cs="Arial"/>
          <w:szCs w:val="24"/>
        </w:rPr>
      </w:pPr>
    </w:p>
    <w:p w14:paraId="00B4D97B" w14:textId="77777777" w:rsidR="000752AD" w:rsidRPr="00693DE7" w:rsidRDefault="000752AD" w:rsidP="000752AD">
      <w:pPr>
        <w:spacing w:line="240" w:lineRule="auto"/>
        <w:contextualSpacing/>
        <w:rPr>
          <w:rFonts w:cs="Arial"/>
          <w:szCs w:val="24"/>
        </w:rPr>
      </w:pPr>
    </w:p>
    <w:p w14:paraId="3507E58D" w14:textId="77777777" w:rsidR="000752AD" w:rsidRPr="00693DE7" w:rsidRDefault="000752AD" w:rsidP="000752AD">
      <w:pPr>
        <w:spacing w:line="240" w:lineRule="auto"/>
        <w:contextualSpacing/>
        <w:rPr>
          <w:rFonts w:cs="Arial"/>
          <w:szCs w:val="24"/>
        </w:rPr>
      </w:pPr>
    </w:p>
    <w:p w14:paraId="0AFE2FF6" w14:textId="77777777" w:rsidR="000752AD" w:rsidRPr="00693DE7" w:rsidRDefault="000752AD" w:rsidP="000752AD">
      <w:pPr>
        <w:spacing w:line="240" w:lineRule="auto"/>
        <w:contextualSpacing/>
        <w:rPr>
          <w:rFonts w:cs="Arial"/>
          <w:szCs w:val="24"/>
        </w:rPr>
      </w:pPr>
    </w:p>
    <w:p w14:paraId="5482B843" w14:textId="77777777" w:rsidR="000752AD" w:rsidRPr="00693DE7" w:rsidRDefault="000752AD" w:rsidP="000752AD">
      <w:pPr>
        <w:spacing w:line="240" w:lineRule="auto"/>
        <w:contextualSpacing/>
        <w:rPr>
          <w:rFonts w:cs="Arial"/>
          <w:szCs w:val="24"/>
        </w:rPr>
      </w:pPr>
    </w:p>
    <w:p w14:paraId="35E3B3E6" w14:textId="77777777" w:rsidR="000752AD" w:rsidRPr="00693DE7" w:rsidRDefault="000752AD" w:rsidP="000752AD">
      <w:pPr>
        <w:spacing w:line="240" w:lineRule="auto"/>
        <w:contextualSpacing/>
        <w:rPr>
          <w:rFonts w:cs="Arial"/>
          <w:szCs w:val="24"/>
        </w:rPr>
      </w:pPr>
    </w:p>
    <w:p w14:paraId="7B7960B5" w14:textId="77777777" w:rsidR="000752AD" w:rsidRPr="00693DE7" w:rsidRDefault="000752AD" w:rsidP="000752AD">
      <w:pPr>
        <w:spacing w:line="240" w:lineRule="auto"/>
        <w:contextualSpacing/>
        <w:rPr>
          <w:rFonts w:cs="Arial"/>
          <w:szCs w:val="24"/>
        </w:rPr>
      </w:pPr>
    </w:p>
    <w:p w14:paraId="7A7FFE01" w14:textId="77777777" w:rsidR="000752AD" w:rsidRPr="00693DE7" w:rsidRDefault="000752AD" w:rsidP="000752AD">
      <w:pPr>
        <w:spacing w:line="240" w:lineRule="auto"/>
        <w:contextualSpacing/>
        <w:rPr>
          <w:rFonts w:cs="Arial"/>
          <w:szCs w:val="24"/>
        </w:rPr>
      </w:pPr>
    </w:p>
    <w:p w14:paraId="1B406F1E" w14:textId="77777777" w:rsidR="000752AD" w:rsidRPr="00693DE7" w:rsidRDefault="000752AD" w:rsidP="000752AD">
      <w:pPr>
        <w:spacing w:line="240" w:lineRule="auto"/>
        <w:contextualSpacing/>
        <w:rPr>
          <w:rFonts w:cs="Arial"/>
          <w:szCs w:val="24"/>
        </w:rPr>
      </w:pPr>
    </w:p>
    <w:p w14:paraId="11F38407" w14:textId="77777777" w:rsidR="000752AD" w:rsidRPr="00693DE7" w:rsidRDefault="000752AD" w:rsidP="000752AD">
      <w:pPr>
        <w:spacing w:line="240" w:lineRule="auto"/>
        <w:contextualSpacing/>
        <w:rPr>
          <w:rFonts w:cs="Arial"/>
          <w:szCs w:val="24"/>
        </w:rPr>
      </w:pPr>
    </w:p>
    <w:p w14:paraId="461CC7E0" w14:textId="77777777" w:rsidR="000752AD" w:rsidRPr="00693DE7" w:rsidRDefault="000752AD" w:rsidP="000752AD">
      <w:pPr>
        <w:spacing w:line="240" w:lineRule="auto"/>
        <w:contextualSpacing/>
        <w:rPr>
          <w:rFonts w:cs="Arial"/>
          <w:szCs w:val="24"/>
        </w:rPr>
      </w:pPr>
    </w:p>
    <w:p w14:paraId="592CB337" w14:textId="77777777" w:rsidR="000752AD" w:rsidRPr="00693DE7" w:rsidRDefault="000752AD" w:rsidP="000752AD">
      <w:pPr>
        <w:spacing w:line="240" w:lineRule="auto"/>
        <w:contextualSpacing/>
        <w:rPr>
          <w:rFonts w:cs="Arial"/>
          <w:szCs w:val="24"/>
        </w:rPr>
      </w:pPr>
    </w:p>
    <w:p w14:paraId="22E432D4" w14:textId="77777777" w:rsidR="000752AD" w:rsidRPr="00693DE7" w:rsidRDefault="000752AD" w:rsidP="000752AD">
      <w:pPr>
        <w:spacing w:line="240" w:lineRule="auto"/>
        <w:contextualSpacing/>
        <w:rPr>
          <w:rFonts w:cs="Arial"/>
          <w:szCs w:val="24"/>
        </w:rPr>
      </w:pPr>
    </w:p>
    <w:p w14:paraId="277EAD6F" w14:textId="77777777" w:rsidR="000752AD" w:rsidRPr="00693DE7" w:rsidRDefault="000752AD" w:rsidP="000752AD">
      <w:pPr>
        <w:spacing w:line="240" w:lineRule="auto"/>
        <w:contextualSpacing/>
        <w:rPr>
          <w:rFonts w:cs="Arial"/>
          <w:szCs w:val="24"/>
        </w:rPr>
      </w:pPr>
    </w:p>
    <w:p w14:paraId="41D03A90" w14:textId="77777777" w:rsidR="000752AD" w:rsidRPr="00693DE7" w:rsidRDefault="000752AD" w:rsidP="000752AD">
      <w:pPr>
        <w:spacing w:line="240" w:lineRule="auto"/>
        <w:contextualSpacing/>
        <w:rPr>
          <w:rFonts w:cs="Arial"/>
          <w:szCs w:val="24"/>
        </w:rPr>
      </w:pPr>
    </w:p>
    <w:p w14:paraId="6C638BD7" w14:textId="77777777" w:rsidR="000752AD" w:rsidRPr="00693DE7" w:rsidRDefault="000752AD" w:rsidP="000752AD">
      <w:pPr>
        <w:spacing w:line="240" w:lineRule="auto"/>
        <w:contextualSpacing/>
        <w:rPr>
          <w:rFonts w:cs="Arial"/>
          <w:szCs w:val="24"/>
        </w:rPr>
      </w:pPr>
    </w:p>
    <w:p w14:paraId="41F895AA" w14:textId="77777777" w:rsidR="000752AD" w:rsidRPr="00693DE7" w:rsidRDefault="000752AD" w:rsidP="000752AD">
      <w:pPr>
        <w:spacing w:line="240" w:lineRule="auto"/>
        <w:contextualSpacing/>
        <w:rPr>
          <w:rFonts w:cs="Arial"/>
          <w:szCs w:val="24"/>
        </w:rPr>
      </w:pPr>
    </w:p>
    <w:p w14:paraId="78927D96" w14:textId="77777777" w:rsidR="000752AD" w:rsidRPr="00693DE7" w:rsidRDefault="000752AD" w:rsidP="000752AD">
      <w:pPr>
        <w:spacing w:line="240" w:lineRule="auto"/>
        <w:contextualSpacing/>
        <w:rPr>
          <w:rFonts w:cs="Arial"/>
          <w:szCs w:val="24"/>
        </w:rPr>
      </w:pPr>
    </w:p>
    <w:p w14:paraId="26E8D3BD" w14:textId="77777777" w:rsidR="000752AD" w:rsidRPr="00693DE7" w:rsidRDefault="000752AD" w:rsidP="000752AD">
      <w:pPr>
        <w:spacing w:line="240" w:lineRule="auto"/>
        <w:contextualSpacing/>
        <w:rPr>
          <w:rFonts w:cs="Arial"/>
          <w:szCs w:val="24"/>
        </w:rPr>
      </w:pPr>
    </w:p>
    <w:p w14:paraId="4D0FB108" w14:textId="77777777" w:rsidR="000752AD" w:rsidRPr="00693DE7" w:rsidRDefault="000752AD" w:rsidP="000752AD">
      <w:pPr>
        <w:spacing w:line="240" w:lineRule="auto"/>
        <w:contextualSpacing/>
        <w:rPr>
          <w:rFonts w:cs="Arial"/>
          <w:szCs w:val="24"/>
        </w:rPr>
      </w:pPr>
    </w:p>
    <w:p w14:paraId="6E0762A9" w14:textId="77777777" w:rsidR="000752AD" w:rsidRPr="00693DE7" w:rsidRDefault="000752AD" w:rsidP="000752AD">
      <w:pPr>
        <w:spacing w:line="240" w:lineRule="auto"/>
        <w:contextualSpacing/>
        <w:rPr>
          <w:rFonts w:cs="Arial"/>
          <w:szCs w:val="24"/>
        </w:rPr>
      </w:pPr>
    </w:p>
    <w:p w14:paraId="2C60D6AC" w14:textId="77777777" w:rsidR="000752AD" w:rsidRPr="00693DE7" w:rsidRDefault="000752AD" w:rsidP="000752AD">
      <w:pPr>
        <w:spacing w:line="240" w:lineRule="auto"/>
        <w:contextualSpacing/>
        <w:rPr>
          <w:rFonts w:cs="Arial"/>
          <w:szCs w:val="24"/>
        </w:rPr>
      </w:pPr>
    </w:p>
    <w:p w14:paraId="1A183FE8" w14:textId="77777777" w:rsidR="000752AD" w:rsidRPr="00693DE7" w:rsidRDefault="000752AD" w:rsidP="000752AD">
      <w:pPr>
        <w:spacing w:line="240" w:lineRule="auto"/>
        <w:contextualSpacing/>
        <w:rPr>
          <w:rFonts w:cs="Arial"/>
          <w:szCs w:val="24"/>
        </w:rPr>
        <w:sectPr w:rsidR="000752AD" w:rsidRPr="00693DE7" w:rsidSect="000752AD">
          <w:pgSz w:w="11906" w:h="16838" w:code="9"/>
          <w:pgMar w:top="1701" w:right="1134" w:bottom="1134" w:left="1701" w:header="709" w:footer="709" w:gutter="0"/>
          <w:cols w:space="708"/>
          <w:docGrid w:linePitch="360"/>
        </w:sectPr>
      </w:pPr>
    </w:p>
    <w:p w14:paraId="2F585C55" w14:textId="77777777" w:rsidR="000752AD" w:rsidRPr="00693DE7" w:rsidRDefault="000752AD" w:rsidP="000752AD">
      <w:pPr>
        <w:pStyle w:val="Ttulo"/>
        <w:rPr>
          <w:rStyle w:val="nfaseIntensa"/>
          <w:i w:val="0"/>
          <w:iCs w:val="0"/>
          <w:color w:val="auto"/>
        </w:rPr>
      </w:pPr>
      <w:r w:rsidRPr="00693DE7">
        <w:rPr>
          <w:rStyle w:val="nfaseIntensa"/>
          <w:i w:val="0"/>
          <w:iCs w:val="0"/>
          <w:color w:val="auto"/>
        </w:rPr>
        <w:lastRenderedPageBreak/>
        <w:t>SUMÁRIO</w:t>
      </w:r>
    </w:p>
    <w:p w14:paraId="6BDAF36E" w14:textId="77777777" w:rsidR="000752AD" w:rsidRPr="00693DE7" w:rsidRDefault="000752AD" w:rsidP="000752AD"/>
    <w:p w14:paraId="3E0BC447" w14:textId="4651E3D5" w:rsidR="00A4208E" w:rsidRDefault="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6482547" w:history="1">
        <w:r w:rsidR="00A4208E" w:rsidRPr="000B3424">
          <w:rPr>
            <w:rStyle w:val="Hyperlink"/>
            <w:noProof/>
            <w14:scene3d>
              <w14:camera w14:prst="orthographicFront"/>
              <w14:lightRig w14:rig="threePt" w14:dir="t">
                <w14:rot w14:lat="0" w14:lon="0" w14:rev="0"/>
              </w14:lightRig>
            </w14:scene3d>
          </w:rPr>
          <w:t>1</w:t>
        </w:r>
        <w:r w:rsidR="00A4208E">
          <w:rPr>
            <w:rFonts w:asciiTheme="minorHAnsi" w:eastAsiaTheme="minorEastAsia" w:hAnsiTheme="minorHAnsi"/>
            <w:b w:val="0"/>
            <w:caps w:val="0"/>
            <w:noProof/>
            <w:kern w:val="2"/>
            <w:szCs w:val="24"/>
            <w:lang w:eastAsia="pt-BR"/>
            <w14:ligatures w14:val="standardContextual"/>
          </w:rPr>
          <w:tab/>
        </w:r>
        <w:r w:rsidR="00A4208E" w:rsidRPr="000B3424">
          <w:rPr>
            <w:rStyle w:val="Hyperlink"/>
            <w:noProof/>
          </w:rPr>
          <w:t>Introdução</w:t>
        </w:r>
        <w:r w:rsidR="00A4208E">
          <w:rPr>
            <w:noProof/>
            <w:webHidden/>
          </w:rPr>
          <w:tab/>
        </w:r>
        <w:r w:rsidR="00A4208E">
          <w:rPr>
            <w:noProof/>
            <w:webHidden/>
          </w:rPr>
          <w:fldChar w:fldCharType="begin"/>
        </w:r>
        <w:r w:rsidR="00A4208E">
          <w:rPr>
            <w:noProof/>
            <w:webHidden/>
          </w:rPr>
          <w:instrText xml:space="preserve"> PAGEREF _Toc196482547 \h </w:instrText>
        </w:r>
        <w:r w:rsidR="00A4208E">
          <w:rPr>
            <w:noProof/>
            <w:webHidden/>
          </w:rPr>
        </w:r>
        <w:r w:rsidR="00A4208E">
          <w:rPr>
            <w:noProof/>
            <w:webHidden/>
          </w:rPr>
          <w:fldChar w:fldCharType="separate"/>
        </w:r>
        <w:r w:rsidR="00A4208E">
          <w:rPr>
            <w:noProof/>
            <w:webHidden/>
          </w:rPr>
          <w:t>6</w:t>
        </w:r>
        <w:r w:rsidR="00A4208E">
          <w:rPr>
            <w:noProof/>
            <w:webHidden/>
          </w:rPr>
          <w:fldChar w:fldCharType="end"/>
        </w:r>
      </w:hyperlink>
    </w:p>
    <w:p w14:paraId="6475B4C7" w14:textId="28E5478E"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48" w:history="1">
        <w:r w:rsidRPr="000B3424">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Justificativa da pesquisa</w:t>
        </w:r>
        <w:r>
          <w:rPr>
            <w:noProof/>
            <w:webHidden/>
          </w:rPr>
          <w:tab/>
        </w:r>
        <w:r>
          <w:rPr>
            <w:noProof/>
            <w:webHidden/>
          </w:rPr>
          <w:fldChar w:fldCharType="begin"/>
        </w:r>
        <w:r>
          <w:rPr>
            <w:noProof/>
            <w:webHidden/>
          </w:rPr>
          <w:instrText xml:space="preserve"> PAGEREF _Toc196482548 \h </w:instrText>
        </w:r>
        <w:r>
          <w:rPr>
            <w:noProof/>
            <w:webHidden/>
          </w:rPr>
        </w:r>
        <w:r>
          <w:rPr>
            <w:noProof/>
            <w:webHidden/>
          </w:rPr>
          <w:fldChar w:fldCharType="separate"/>
        </w:r>
        <w:r>
          <w:rPr>
            <w:noProof/>
            <w:webHidden/>
          </w:rPr>
          <w:t>9</w:t>
        </w:r>
        <w:r>
          <w:rPr>
            <w:noProof/>
            <w:webHidden/>
          </w:rPr>
          <w:fldChar w:fldCharType="end"/>
        </w:r>
      </w:hyperlink>
    </w:p>
    <w:p w14:paraId="12A52018" w14:textId="3D387FEC"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49" w:history="1">
        <w:r w:rsidRPr="000B3424">
          <w:rPr>
            <w:rStyle w:val="Hyperlink"/>
            <w:noProof/>
          </w:rPr>
          <w:t>2.1.1</w:t>
        </w:r>
        <w:r>
          <w:rPr>
            <w:rFonts w:asciiTheme="minorHAnsi" w:eastAsiaTheme="minorEastAsia" w:hAnsiTheme="minorHAnsi"/>
            <w:b w:val="0"/>
            <w:noProof/>
            <w:kern w:val="2"/>
            <w:szCs w:val="24"/>
            <w:lang w:eastAsia="pt-BR"/>
            <w14:ligatures w14:val="standardContextual"/>
          </w:rPr>
          <w:tab/>
        </w:r>
        <w:r w:rsidRPr="000B3424">
          <w:rPr>
            <w:rStyle w:val="Hyperlink"/>
            <w:noProof/>
          </w:rPr>
          <w:t>Objetivos</w:t>
        </w:r>
        <w:r>
          <w:rPr>
            <w:noProof/>
            <w:webHidden/>
          </w:rPr>
          <w:tab/>
        </w:r>
        <w:r>
          <w:rPr>
            <w:noProof/>
            <w:webHidden/>
          </w:rPr>
          <w:fldChar w:fldCharType="begin"/>
        </w:r>
        <w:r>
          <w:rPr>
            <w:noProof/>
            <w:webHidden/>
          </w:rPr>
          <w:instrText xml:space="preserve"> PAGEREF _Toc196482549 \h </w:instrText>
        </w:r>
        <w:r>
          <w:rPr>
            <w:noProof/>
            <w:webHidden/>
          </w:rPr>
        </w:r>
        <w:r>
          <w:rPr>
            <w:noProof/>
            <w:webHidden/>
          </w:rPr>
          <w:fldChar w:fldCharType="separate"/>
        </w:r>
        <w:r>
          <w:rPr>
            <w:noProof/>
            <w:webHidden/>
          </w:rPr>
          <w:t>9</w:t>
        </w:r>
        <w:r>
          <w:rPr>
            <w:noProof/>
            <w:webHidden/>
          </w:rPr>
          <w:fldChar w:fldCharType="end"/>
        </w:r>
      </w:hyperlink>
    </w:p>
    <w:p w14:paraId="63CCFE7A" w14:textId="5F211694"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50" w:history="1">
        <w:r w:rsidRPr="000B3424">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fundamentação teórica</w:t>
        </w:r>
        <w:r>
          <w:rPr>
            <w:noProof/>
            <w:webHidden/>
          </w:rPr>
          <w:tab/>
        </w:r>
        <w:r>
          <w:rPr>
            <w:noProof/>
            <w:webHidden/>
          </w:rPr>
          <w:fldChar w:fldCharType="begin"/>
        </w:r>
        <w:r>
          <w:rPr>
            <w:noProof/>
            <w:webHidden/>
          </w:rPr>
          <w:instrText xml:space="preserve"> PAGEREF _Toc196482550 \h </w:instrText>
        </w:r>
        <w:r>
          <w:rPr>
            <w:noProof/>
            <w:webHidden/>
          </w:rPr>
        </w:r>
        <w:r>
          <w:rPr>
            <w:noProof/>
            <w:webHidden/>
          </w:rPr>
          <w:fldChar w:fldCharType="separate"/>
        </w:r>
        <w:r>
          <w:rPr>
            <w:noProof/>
            <w:webHidden/>
          </w:rPr>
          <w:t>11</w:t>
        </w:r>
        <w:r>
          <w:rPr>
            <w:noProof/>
            <w:webHidden/>
          </w:rPr>
          <w:fldChar w:fldCharType="end"/>
        </w:r>
      </w:hyperlink>
    </w:p>
    <w:p w14:paraId="4A4B6C48" w14:textId="2A581806"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51" w:history="1">
        <w:r w:rsidRPr="000B3424">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0B3424">
          <w:rPr>
            <w:rStyle w:val="Hyperlink"/>
            <w:noProof/>
          </w:rPr>
          <w:t>O CIATA</w:t>
        </w:r>
        <w:r>
          <w:rPr>
            <w:noProof/>
            <w:webHidden/>
          </w:rPr>
          <w:tab/>
        </w:r>
        <w:r>
          <w:rPr>
            <w:noProof/>
            <w:webHidden/>
          </w:rPr>
          <w:fldChar w:fldCharType="begin"/>
        </w:r>
        <w:r>
          <w:rPr>
            <w:noProof/>
            <w:webHidden/>
          </w:rPr>
          <w:instrText xml:space="preserve"> PAGEREF _Toc196482551 \h </w:instrText>
        </w:r>
        <w:r>
          <w:rPr>
            <w:noProof/>
            <w:webHidden/>
          </w:rPr>
        </w:r>
        <w:r>
          <w:rPr>
            <w:noProof/>
            <w:webHidden/>
          </w:rPr>
          <w:fldChar w:fldCharType="separate"/>
        </w:r>
        <w:r>
          <w:rPr>
            <w:noProof/>
            <w:webHidden/>
          </w:rPr>
          <w:t>11</w:t>
        </w:r>
        <w:r>
          <w:rPr>
            <w:noProof/>
            <w:webHidden/>
          </w:rPr>
          <w:fldChar w:fldCharType="end"/>
        </w:r>
      </w:hyperlink>
    </w:p>
    <w:p w14:paraId="4A85D774" w14:textId="350F8FF0"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2" w:history="1">
        <w:r w:rsidRPr="000B3424">
          <w:rPr>
            <w:rStyle w:val="Hyperlink"/>
            <w:noProof/>
          </w:rPr>
          <w:t>3.1.1</w:t>
        </w:r>
        <w:r>
          <w:rPr>
            <w:rFonts w:asciiTheme="minorHAnsi" w:eastAsiaTheme="minorEastAsia" w:hAnsiTheme="minorHAnsi"/>
            <w:b w:val="0"/>
            <w:noProof/>
            <w:kern w:val="2"/>
            <w:szCs w:val="24"/>
            <w:lang w:eastAsia="pt-BR"/>
            <w14:ligatures w14:val="standardContextual"/>
          </w:rPr>
          <w:tab/>
        </w:r>
        <w:r w:rsidRPr="000B3424">
          <w:rPr>
            <w:rStyle w:val="Hyperlink"/>
            <w:noProof/>
          </w:rPr>
          <w:t>Modelo conceitual do CIATA</w:t>
        </w:r>
        <w:r>
          <w:rPr>
            <w:noProof/>
            <w:webHidden/>
          </w:rPr>
          <w:tab/>
        </w:r>
        <w:r>
          <w:rPr>
            <w:noProof/>
            <w:webHidden/>
          </w:rPr>
          <w:fldChar w:fldCharType="begin"/>
        </w:r>
        <w:r>
          <w:rPr>
            <w:noProof/>
            <w:webHidden/>
          </w:rPr>
          <w:instrText xml:space="preserve"> PAGEREF _Toc196482552 \h </w:instrText>
        </w:r>
        <w:r>
          <w:rPr>
            <w:noProof/>
            <w:webHidden/>
          </w:rPr>
        </w:r>
        <w:r>
          <w:rPr>
            <w:noProof/>
            <w:webHidden/>
          </w:rPr>
          <w:fldChar w:fldCharType="separate"/>
        </w:r>
        <w:r>
          <w:rPr>
            <w:noProof/>
            <w:webHidden/>
          </w:rPr>
          <w:t>11</w:t>
        </w:r>
        <w:r>
          <w:rPr>
            <w:noProof/>
            <w:webHidden/>
          </w:rPr>
          <w:fldChar w:fldCharType="end"/>
        </w:r>
      </w:hyperlink>
    </w:p>
    <w:p w14:paraId="0BA75A0E" w14:textId="1443BB0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3" w:history="1">
        <w:r w:rsidRPr="000B3424">
          <w:rPr>
            <w:rStyle w:val="Hyperlink"/>
            <w:noProof/>
          </w:rPr>
          <w:t>3.1.2</w:t>
        </w:r>
        <w:r>
          <w:rPr>
            <w:rFonts w:asciiTheme="minorHAnsi" w:eastAsiaTheme="minorEastAsia" w:hAnsiTheme="minorHAnsi"/>
            <w:b w:val="0"/>
            <w:noProof/>
            <w:kern w:val="2"/>
            <w:szCs w:val="24"/>
            <w:lang w:eastAsia="pt-BR"/>
            <w14:ligatures w14:val="standardContextual"/>
          </w:rPr>
          <w:tab/>
        </w:r>
        <w:r w:rsidRPr="000B3424">
          <w:rPr>
            <w:rStyle w:val="Hyperlink"/>
            <w:noProof/>
          </w:rPr>
          <w:t>Contexto Histórico e Tecnológico do CIATA</w:t>
        </w:r>
        <w:r>
          <w:rPr>
            <w:noProof/>
            <w:webHidden/>
          </w:rPr>
          <w:tab/>
        </w:r>
        <w:r>
          <w:rPr>
            <w:noProof/>
            <w:webHidden/>
          </w:rPr>
          <w:fldChar w:fldCharType="begin"/>
        </w:r>
        <w:r>
          <w:rPr>
            <w:noProof/>
            <w:webHidden/>
          </w:rPr>
          <w:instrText xml:space="preserve"> PAGEREF _Toc196482553 \h </w:instrText>
        </w:r>
        <w:r>
          <w:rPr>
            <w:noProof/>
            <w:webHidden/>
          </w:rPr>
        </w:r>
        <w:r>
          <w:rPr>
            <w:noProof/>
            <w:webHidden/>
          </w:rPr>
          <w:fldChar w:fldCharType="separate"/>
        </w:r>
        <w:r>
          <w:rPr>
            <w:noProof/>
            <w:webHidden/>
          </w:rPr>
          <w:t>12</w:t>
        </w:r>
        <w:r>
          <w:rPr>
            <w:noProof/>
            <w:webHidden/>
          </w:rPr>
          <w:fldChar w:fldCharType="end"/>
        </w:r>
      </w:hyperlink>
    </w:p>
    <w:p w14:paraId="2E36878E" w14:textId="5B6DD402"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4" w:history="1">
        <w:r w:rsidRPr="000B3424">
          <w:rPr>
            <w:rStyle w:val="Hyperlink"/>
            <w:noProof/>
          </w:rPr>
          <w:t>3.1.2.1</w:t>
        </w:r>
        <w:r>
          <w:rPr>
            <w:rFonts w:asciiTheme="minorHAnsi" w:eastAsiaTheme="minorEastAsia" w:hAnsiTheme="minorHAnsi"/>
            <w:i w:val="0"/>
            <w:noProof/>
            <w:kern w:val="2"/>
            <w:szCs w:val="24"/>
            <w:lang w:eastAsia="pt-BR"/>
            <w14:ligatures w14:val="standardContextual"/>
          </w:rPr>
          <w:tab/>
        </w:r>
        <w:r w:rsidRPr="000B3424">
          <w:rPr>
            <w:rStyle w:val="Hyperlink"/>
            <w:noProof/>
          </w:rPr>
          <w:t>Custo dos equipamentos</w:t>
        </w:r>
        <w:r>
          <w:rPr>
            <w:noProof/>
            <w:webHidden/>
          </w:rPr>
          <w:tab/>
        </w:r>
        <w:r>
          <w:rPr>
            <w:noProof/>
            <w:webHidden/>
          </w:rPr>
          <w:fldChar w:fldCharType="begin"/>
        </w:r>
        <w:r>
          <w:rPr>
            <w:noProof/>
            <w:webHidden/>
          </w:rPr>
          <w:instrText xml:space="preserve"> PAGEREF _Toc196482554 \h </w:instrText>
        </w:r>
        <w:r>
          <w:rPr>
            <w:noProof/>
            <w:webHidden/>
          </w:rPr>
        </w:r>
        <w:r>
          <w:rPr>
            <w:noProof/>
            <w:webHidden/>
          </w:rPr>
          <w:fldChar w:fldCharType="separate"/>
        </w:r>
        <w:r>
          <w:rPr>
            <w:noProof/>
            <w:webHidden/>
          </w:rPr>
          <w:t>12</w:t>
        </w:r>
        <w:r>
          <w:rPr>
            <w:noProof/>
            <w:webHidden/>
          </w:rPr>
          <w:fldChar w:fldCharType="end"/>
        </w:r>
      </w:hyperlink>
    </w:p>
    <w:p w14:paraId="7CFB1C76" w14:textId="6F3238DB"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5" w:history="1">
        <w:r w:rsidRPr="000B3424">
          <w:rPr>
            <w:rStyle w:val="Hyperlink"/>
            <w:noProof/>
          </w:rPr>
          <w:t>3.1.2.2</w:t>
        </w:r>
        <w:r>
          <w:rPr>
            <w:rFonts w:asciiTheme="minorHAnsi" w:eastAsiaTheme="minorEastAsia" w:hAnsiTheme="minorHAnsi"/>
            <w:i w:val="0"/>
            <w:noProof/>
            <w:kern w:val="2"/>
            <w:szCs w:val="24"/>
            <w:lang w:eastAsia="pt-BR"/>
            <w14:ligatures w14:val="standardContextual"/>
          </w:rPr>
          <w:tab/>
        </w:r>
        <w:r w:rsidRPr="000B3424">
          <w:rPr>
            <w:rStyle w:val="Hyperlink"/>
            <w:noProof/>
          </w:rPr>
          <w:t>Memória secundária LIMITADA</w:t>
        </w:r>
        <w:r>
          <w:rPr>
            <w:noProof/>
            <w:webHidden/>
          </w:rPr>
          <w:tab/>
        </w:r>
        <w:r>
          <w:rPr>
            <w:noProof/>
            <w:webHidden/>
          </w:rPr>
          <w:fldChar w:fldCharType="begin"/>
        </w:r>
        <w:r>
          <w:rPr>
            <w:noProof/>
            <w:webHidden/>
          </w:rPr>
          <w:instrText xml:space="preserve"> PAGEREF _Toc196482555 \h </w:instrText>
        </w:r>
        <w:r>
          <w:rPr>
            <w:noProof/>
            <w:webHidden/>
          </w:rPr>
        </w:r>
        <w:r>
          <w:rPr>
            <w:noProof/>
            <w:webHidden/>
          </w:rPr>
          <w:fldChar w:fldCharType="separate"/>
        </w:r>
        <w:r>
          <w:rPr>
            <w:noProof/>
            <w:webHidden/>
          </w:rPr>
          <w:t>13</w:t>
        </w:r>
        <w:r>
          <w:rPr>
            <w:noProof/>
            <w:webHidden/>
          </w:rPr>
          <w:fldChar w:fldCharType="end"/>
        </w:r>
      </w:hyperlink>
    </w:p>
    <w:p w14:paraId="487FDED1" w14:textId="7E212260"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6" w:history="1">
        <w:r w:rsidRPr="000B3424">
          <w:rPr>
            <w:rStyle w:val="Hyperlink"/>
            <w:noProof/>
          </w:rPr>
          <w:t>3.1.2.3</w:t>
        </w:r>
        <w:r>
          <w:rPr>
            <w:rFonts w:asciiTheme="minorHAnsi" w:eastAsiaTheme="minorEastAsia" w:hAnsiTheme="minorHAnsi"/>
            <w:i w:val="0"/>
            <w:noProof/>
            <w:kern w:val="2"/>
            <w:szCs w:val="24"/>
            <w:lang w:eastAsia="pt-BR"/>
            <w14:ligatures w14:val="standardContextual"/>
          </w:rPr>
          <w:tab/>
        </w:r>
        <w:r w:rsidRPr="000B3424">
          <w:rPr>
            <w:rStyle w:val="Hyperlink"/>
            <w:noProof/>
          </w:rPr>
          <w:t>Linguagens de programação Pré-SGBDs</w:t>
        </w:r>
        <w:r>
          <w:rPr>
            <w:noProof/>
            <w:webHidden/>
          </w:rPr>
          <w:tab/>
        </w:r>
        <w:r>
          <w:rPr>
            <w:noProof/>
            <w:webHidden/>
          </w:rPr>
          <w:fldChar w:fldCharType="begin"/>
        </w:r>
        <w:r>
          <w:rPr>
            <w:noProof/>
            <w:webHidden/>
          </w:rPr>
          <w:instrText xml:space="preserve"> PAGEREF _Toc196482556 \h </w:instrText>
        </w:r>
        <w:r>
          <w:rPr>
            <w:noProof/>
            <w:webHidden/>
          </w:rPr>
        </w:r>
        <w:r>
          <w:rPr>
            <w:noProof/>
            <w:webHidden/>
          </w:rPr>
          <w:fldChar w:fldCharType="separate"/>
        </w:r>
        <w:r>
          <w:rPr>
            <w:noProof/>
            <w:webHidden/>
          </w:rPr>
          <w:t>14</w:t>
        </w:r>
        <w:r>
          <w:rPr>
            <w:noProof/>
            <w:webHidden/>
          </w:rPr>
          <w:fldChar w:fldCharType="end"/>
        </w:r>
      </w:hyperlink>
    </w:p>
    <w:p w14:paraId="6C93CCD1" w14:textId="582D907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7" w:history="1">
        <w:r w:rsidRPr="000B3424">
          <w:rPr>
            <w:rStyle w:val="Hyperlink"/>
            <w:noProof/>
          </w:rPr>
          <w:t>3.1.3</w:t>
        </w:r>
        <w:r>
          <w:rPr>
            <w:rFonts w:asciiTheme="minorHAnsi" w:eastAsiaTheme="minorEastAsia" w:hAnsiTheme="minorHAnsi"/>
            <w:b w:val="0"/>
            <w:noProof/>
            <w:kern w:val="2"/>
            <w:szCs w:val="24"/>
            <w:lang w:eastAsia="pt-BR"/>
            <w14:ligatures w14:val="standardContextual"/>
          </w:rPr>
          <w:tab/>
        </w:r>
        <w:r w:rsidRPr="000B3424">
          <w:rPr>
            <w:rStyle w:val="Hyperlink"/>
            <w:noProof/>
          </w:rPr>
          <w:t xml:space="preserve">O CIATA e o </w:t>
        </w:r>
        <w:r w:rsidRPr="000B3424">
          <w:rPr>
            <w:rStyle w:val="Hyperlink"/>
            <w:i/>
            <w:noProof/>
          </w:rPr>
          <w:t>Fit-For-Purpose</w:t>
        </w:r>
        <w:r>
          <w:rPr>
            <w:noProof/>
            <w:webHidden/>
          </w:rPr>
          <w:tab/>
        </w:r>
        <w:r>
          <w:rPr>
            <w:noProof/>
            <w:webHidden/>
          </w:rPr>
          <w:fldChar w:fldCharType="begin"/>
        </w:r>
        <w:r>
          <w:rPr>
            <w:noProof/>
            <w:webHidden/>
          </w:rPr>
          <w:instrText xml:space="preserve"> PAGEREF _Toc196482557 \h </w:instrText>
        </w:r>
        <w:r>
          <w:rPr>
            <w:noProof/>
            <w:webHidden/>
          </w:rPr>
        </w:r>
        <w:r>
          <w:rPr>
            <w:noProof/>
            <w:webHidden/>
          </w:rPr>
          <w:fldChar w:fldCharType="separate"/>
        </w:r>
        <w:r>
          <w:rPr>
            <w:noProof/>
            <w:webHidden/>
          </w:rPr>
          <w:t>15</w:t>
        </w:r>
        <w:r>
          <w:rPr>
            <w:noProof/>
            <w:webHidden/>
          </w:rPr>
          <w:fldChar w:fldCharType="end"/>
        </w:r>
      </w:hyperlink>
    </w:p>
    <w:p w14:paraId="7D256668" w14:textId="1C4FF638"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8" w:history="1">
        <w:r w:rsidRPr="000B3424">
          <w:rPr>
            <w:rStyle w:val="Hyperlink"/>
            <w:noProof/>
          </w:rPr>
          <w:t>3.1.4</w:t>
        </w:r>
        <w:r>
          <w:rPr>
            <w:rFonts w:asciiTheme="minorHAnsi" w:eastAsiaTheme="minorEastAsia" w:hAnsiTheme="minorHAnsi"/>
            <w:b w:val="0"/>
            <w:noProof/>
            <w:kern w:val="2"/>
            <w:szCs w:val="24"/>
            <w:lang w:eastAsia="pt-BR"/>
            <w14:ligatures w14:val="standardContextual"/>
          </w:rPr>
          <w:tab/>
        </w:r>
        <w:r w:rsidRPr="000B3424">
          <w:rPr>
            <w:rStyle w:val="Hyperlink"/>
            <w:noProof/>
          </w:rPr>
          <w:t>O CIATA e o LADM</w:t>
        </w:r>
        <w:r>
          <w:rPr>
            <w:noProof/>
            <w:webHidden/>
          </w:rPr>
          <w:tab/>
        </w:r>
        <w:r>
          <w:rPr>
            <w:noProof/>
            <w:webHidden/>
          </w:rPr>
          <w:fldChar w:fldCharType="begin"/>
        </w:r>
        <w:r>
          <w:rPr>
            <w:noProof/>
            <w:webHidden/>
          </w:rPr>
          <w:instrText xml:space="preserve"> PAGEREF _Toc196482558 \h </w:instrText>
        </w:r>
        <w:r>
          <w:rPr>
            <w:noProof/>
            <w:webHidden/>
          </w:rPr>
        </w:r>
        <w:r>
          <w:rPr>
            <w:noProof/>
            <w:webHidden/>
          </w:rPr>
          <w:fldChar w:fldCharType="separate"/>
        </w:r>
        <w:r>
          <w:rPr>
            <w:noProof/>
            <w:webHidden/>
          </w:rPr>
          <w:t>16</w:t>
        </w:r>
        <w:r>
          <w:rPr>
            <w:noProof/>
            <w:webHidden/>
          </w:rPr>
          <w:fldChar w:fldCharType="end"/>
        </w:r>
      </w:hyperlink>
    </w:p>
    <w:p w14:paraId="1ED6A6FC" w14:textId="3346403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9" w:history="1">
        <w:r w:rsidRPr="000B3424">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0B3424">
          <w:rPr>
            <w:rStyle w:val="Hyperlink"/>
            <w:rFonts w:eastAsia="Times New Roman"/>
            <w:noProof/>
            <w:lang w:eastAsia="pt-BR"/>
          </w:rPr>
          <w:t>O Ciata e o CTM</w:t>
        </w:r>
        <w:r>
          <w:rPr>
            <w:noProof/>
            <w:webHidden/>
          </w:rPr>
          <w:tab/>
        </w:r>
        <w:r>
          <w:rPr>
            <w:noProof/>
            <w:webHidden/>
          </w:rPr>
          <w:fldChar w:fldCharType="begin"/>
        </w:r>
        <w:r>
          <w:rPr>
            <w:noProof/>
            <w:webHidden/>
          </w:rPr>
          <w:instrText xml:space="preserve"> PAGEREF _Toc196482559 \h </w:instrText>
        </w:r>
        <w:r>
          <w:rPr>
            <w:noProof/>
            <w:webHidden/>
          </w:rPr>
        </w:r>
        <w:r>
          <w:rPr>
            <w:noProof/>
            <w:webHidden/>
          </w:rPr>
          <w:fldChar w:fldCharType="separate"/>
        </w:r>
        <w:r>
          <w:rPr>
            <w:noProof/>
            <w:webHidden/>
          </w:rPr>
          <w:t>20</w:t>
        </w:r>
        <w:r>
          <w:rPr>
            <w:noProof/>
            <w:webHidden/>
          </w:rPr>
          <w:fldChar w:fldCharType="end"/>
        </w:r>
      </w:hyperlink>
    </w:p>
    <w:p w14:paraId="2BD0C71F" w14:textId="6F378B2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0" w:history="1">
        <w:r w:rsidRPr="000B3424">
          <w:rPr>
            <w:rStyle w:val="Hyperlink"/>
            <w:noProof/>
          </w:rPr>
          <w:t>3.1.6</w:t>
        </w:r>
        <w:r>
          <w:rPr>
            <w:rFonts w:asciiTheme="minorHAnsi" w:eastAsiaTheme="minorEastAsia" w:hAnsiTheme="minorHAnsi"/>
            <w:b w:val="0"/>
            <w:noProof/>
            <w:kern w:val="2"/>
            <w:szCs w:val="24"/>
            <w:lang w:eastAsia="pt-BR"/>
            <w14:ligatures w14:val="standardContextual"/>
          </w:rPr>
          <w:tab/>
        </w:r>
        <w:r w:rsidRPr="000B3424">
          <w:rPr>
            <w:rStyle w:val="Hyperlink"/>
            <w:noProof/>
          </w:rPr>
          <w:t>Presença do CIATA nos cadastros imobiliários</w:t>
        </w:r>
        <w:r>
          <w:rPr>
            <w:noProof/>
            <w:webHidden/>
          </w:rPr>
          <w:tab/>
        </w:r>
        <w:r>
          <w:rPr>
            <w:noProof/>
            <w:webHidden/>
          </w:rPr>
          <w:fldChar w:fldCharType="begin"/>
        </w:r>
        <w:r>
          <w:rPr>
            <w:noProof/>
            <w:webHidden/>
          </w:rPr>
          <w:instrText xml:space="preserve"> PAGEREF _Toc196482560 \h </w:instrText>
        </w:r>
        <w:r>
          <w:rPr>
            <w:noProof/>
            <w:webHidden/>
          </w:rPr>
        </w:r>
        <w:r>
          <w:rPr>
            <w:noProof/>
            <w:webHidden/>
          </w:rPr>
          <w:fldChar w:fldCharType="separate"/>
        </w:r>
        <w:r>
          <w:rPr>
            <w:noProof/>
            <w:webHidden/>
          </w:rPr>
          <w:t>23</w:t>
        </w:r>
        <w:r>
          <w:rPr>
            <w:noProof/>
            <w:webHidden/>
          </w:rPr>
          <w:fldChar w:fldCharType="end"/>
        </w:r>
      </w:hyperlink>
    </w:p>
    <w:p w14:paraId="0373C53C" w14:textId="20BBBDD8"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1" w:history="1">
        <w:r w:rsidRPr="000B3424">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0B3424">
          <w:rPr>
            <w:rStyle w:val="Hyperlink"/>
            <w:noProof/>
            <w:lang w:eastAsia="pt-BR"/>
          </w:rPr>
          <w:t>O CIATA e o imageamento</w:t>
        </w:r>
        <w:r>
          <w:rPr>
            <w:noProof/>
            <w:webHidden/>
          </w:rPr>
          <w:tab/>
        </w:r>
        <w:r>
          <w:rPr>
            <w:noProof/>
            <w:webHidden/>
          </w:rPr>
          <w:fldChar w:fldCharType="begin"/>
        </w:r>
        <w:r>
          <w:rPr>
            <w:noProof/>
            <w:webHidden/>
          </w:rPr>
          <w:instrText xml:space="preserve"> PAGEREF _Toc196482561 \h </w:instrText>
        </w:r>
        <w:r>
          <w:rPr>
            <w:noProof/>
            <w:webHidden/>
          </w:rPr>
        </w:r>
        <w:r>
          <w:rPr>
            <w:noProof/>
            <w:webHidden/>
          </w:rPr>
          <w:fldChar w:fldCharType="separate"/>
        </w:r>
        <w:r>
          <w:rPr>
            <w:noProof/>
            <w:webHidden/>
          </w:rPr>
          <w:t>24</w:t>
        </w:r>
        <w:r>
          <w:rPr>
            <w:noProof/>
            <w:webHidden/>
          </w:rPr>
          <w:fldChar w:fldCharType="end"/>
        </w:r>
      </w:hyperlink>
    </w:p>
    <w:p w14:paraId="0B624187" w14:textId="597EC00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2" w:history="1">
        <w:r w:rsidRPr="000B3424">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0B3424">
          <w:rPr>
            <w:rStyle w:val="Hyperlink"/>
            <w:noProof/>
            <w:lang w:eastAsia="pt-BR"/>
          </w:rPr>
          <w:t>O CIATA e a Lei Geral de Proteção de Dados (LGPD)</w:t>
        </w:r>
        <w:r>
          <w:rPr>
            <w:noProof/>
            <w:webHidden/>
          </w:rPr>
          <w:tab/>
        </w:r>
        <w:r>
          <w:rPr>
            <w:noProof/>
            <w:webHidden/>
          </w:rPr>
          <w:fldChar w:fldCharType="begin"/>
        </w:r>
        <w:r>
          <w:rPr>
            <w:noProof/>
            <w:webHidden/>
          </w:rPr>
          <w:instrText xml:space="preserve"> PAGEREF _Toc196482562 \h </w:instrText>
        </w:r>
        <w:r>
          <w:rPr>
            <w:noProof/>
            <w:webHidden/>
          </w:rPr>
        </w:r>
        <w:r>
          <w:rPr>
            <w:noProof/>
            <w:webHidden/>
          </w:rPr>
          <w:fldChar w:fldCharType="separate"/>
        </w:r>
        <w:r>
          <w:rPr>
            <w:noProof/>
            <w:webHidden/>
          </w:rPr>
          <w:t>25</w:t>
        </w:r>
        <w:r>
          <w:rPr>
            <w:noProof/>
            <w:webHidden/>
          </w:rPr>
          <w:fldChar w:fldCharType="end"/>
        </w:r>
      </w:hyperlink>
    </w:p>
    <w:p w14:paraId="53788A65" w14:textId="794DF4A6"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3" w:history="1">
        <w:r w:rsidRPr="000B3424">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0B3424">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196482563 \h </w:instrText>
        </w:r>
        <w:r>
          <w:rPr>
            <w:noProof/>
            <w:webHidden/>
          </w:rPr>
        </w:r>
        <w:r>
          <w:rPr>
            <w:noProof/>
            <w:webHidden/>
          </w:rPr>
          <w:fldChar w:fldCharType="separate"/>
        </w:r>
        <w:r>
          <w:rPr>
            <w:noProof/>
            <w:webHidden/>
          </w:rPr>
          <w:t>27</w:t>
        </w:r>
        <w:r>
          <w:rPr>
            <w:noProof/>
            <w:webHidden/>
          </w:rPr>
          <w:fldChar w:fldCharType="end"/>
        </w:r>
      </w:hyperlink>
    </w:p>
    <w:p w14:paraId="526220ED" w14:textId="3300806B"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4" w:history="1">
        <w:r w:rsidRPr="000B3424">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0B3424">
          <w:rPr>
            <w:rStyle w:val="Hyperlink"/>
            <w:noProof/>
          </w:rPr>
          <w:t xml:space="preserve">Sistemas de Informação Geográfica (SIG). </w:t>
        </w:r>
        <w:r>
          <w:rPr>
            <w:noProof/>
            <w:webHidden/>
          </w:rPr>
          <w:tab/>
        </w:r>
        <w:r>
          <w:rPr>
            <w:noProof/>
            <w:webHidden/>
          </w:rPr>
          <w:fldChar w:fldCharType="begin"/>
        </w:r>
        <w:r>
          <w:rPr>
            <w:noProof/>
            <w:webHidden/>
          </w:rPr>
          <w:instrText xml:space="preserve"> PAGEREF _Toc196482564 \h </w:instrText>
        </w:r>
        <w:r>
          <w:rPr>
            <w:noProof/>
            <w:webHidden/>
          </w:rPr>
        </w:r>
        <w:r>
          <w:rPr>
            <w:noProof/>
            <w:webHidden/>
          </w:rPr>
          <w:fldChar w:fldCharType="separate"/>
        </w:r>
        <w:r>
          <w:rPr>
            <w:noProof/>
            <w:webHidden/>
          </w:rPr>
          <w:t>33</w:t>
        </w:r>
        <w:r>
          <w:rPr>
            <w:noProof/>
            <w:webHidden/>
          </w:rPr>
          <w:fldChar w:fldCharType="end"/>
        </w:r>
      </w:hyperlink>
    </w:p>
    <w:p w14:paraId="199614F1" w14:textId="1BC65934"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5" w:history="1">
        <w:r w:rsidRPr="000B3424">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0B3424">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196482565 \h </w:instrText>
        </w:r>
        <w:r>
          <w:rPr>
            <w:noProof/>
            <w:webHidden/>
          </w:rPr>
        </w:r>
        <w:r>
          <w:rPr>
            <w:noProof/>
            <w:webHidden/>
          </w:rPr>
          <w:fldChar w:fldCharType="separate"/>
        </w:r>
        <w:r>
          <w:rPr>
            <w:noProof/>
            <w:webHidden/>
          </w:rPr>
          <w:t>34</w:t>
        </w:r>
        <w:r>
          <w:rPr>
            <w:noProof/>
            <w:webHidden/>
          </w:rPr>
          <w:fldChar w:fldCharType="end"/>
        </w:r>
      </w:hyperlink>
    </w:p>
    <w:p w14:paraId="2DAE2A28" w14:textId="700CC5D5"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6" w:history="1">
        <w:r w:rsidRPr="000B3424">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0B3424">
          <w:rPr>
            <w:rStyle w:val="Hyperlink"/>
            <w:noProof/>
          </w:rPr>
          <w:t>Cadastro Imobiliário e Georreferenciamento.</w:t>
        </w:r>
        <w:r>
          <w:rPr>
            <w:noProof/>
            <w:webHidden/>
          </w:rPr>
          <w:tab/>
        </w:r>
        <w:r>
          <w:rPr>
            <w:noProof/>
            <w:webHidden/>
          </w:rPr>
          <w:fldChar w:fldCharType="begin"/>
        </w:r>
        <w:r>
          <w:rPr>
            <w:noProof/>
            <w:webHidden/>
          </w:rPr>
          <w:instrText xml:space="preserve"> PAGEREF _Toc196482566 \h </w:instrText>
        </w:r>
        <w:r>
          <w:rPr>
            <w:noProof/>
            <w:webHidden/>
          </w:rPr>
        </w:r>
        <w:r>
          <w:rPr>
            <w:noProof/>
            <w:webHidden/>
          </w:rPr>
          <w:fldChar w:fldCharType="separate"/>
        </w:r>
        <w:r>
          <w:rPr>
            <w:noProof/>
            <w:webHidden/>
          </w:rPr>
          <w:t>35</w:t>
        </w:r>
        <w:r>
          <w:rPr>
            <w:noProof/>
            <w:webHidden/>
          </w:rPr>
          <w:fldChar w:fldCharType="end"/>
        </w:r>
      </w:hyperlink>
    </w:p>
    <w:p w14:paraId="0D941AC0" w14:textId="41E65862"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67" w:history="1">
        <w:r w:rsidRPr="000B3424">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Metodologia da pesquisa</w:t>
        </w:r>
        <w:r>
          <w:rPr>
            <w:noProof/>
            <w:webHidden/>
          </w:rPr>
          <w:tab/>
        </w:r>
        <w:r>
          <w:rPr>
            <w:noProof/>
            <w:webHidden/>
          </w:rPr>
          <w:fldChar w:fldCharType="begin"/>
        </w:r>
        <w:r>
          <w:rPr>
            <w:noProof/>
            <w:webHidden/>
          </w:rPr>
          <w:instrText xml:space="preserve"> PAGEREF _Toc196482567 \h </w:instrText>
        </w:r>
        <w:r>
          <w:rPr>
            <w:noProof/>
            <w:webHidden/>
          </w:rPr>
        </w:r>
        <w:r>
          <w:rPr>
            <w:noProof/>
            <w:webHidden/>
          </w:rPr>
          <w:fldChar w:fldCharType="separate"/>
        </w:r>
        <w:r>
          <w:rPr>
            <w:noProof/>
            <w:webHidden/>
          </w:rPr>
          <w:t>36</w:t>
        </w:r>
        <w:r>
          <w:rPr>
            <w:noProof/>
            <w:webHidden/>
          </w:rPr>
          <w:fldChar w:fldCharType="end"/>
        </w:r>
      </w:hyperlink>
    </w:p>
    <w:p w14:paraId="05D2DF8A" w14:textId="2911CED7"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8" w:history="1">
        <w:r w:rsidRPr="000B3424">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0B3424">
          <w:rPr>
            <w:rStyle w:val="Hyperlink"/>
            <w:noProof/>
          </w:rPr>
          <w:t>Ferramentas</w:t>
        </w:r>
        <w:r>
          <w:rPr>
            <w:noProof/>
            <w:webHidden/>
          </w:rPr>
          <w:tab/>
        </w:r>
        <w:r>
          <w:rPr>
            <w:noProof/>
            <w:webHidden/>
          </w:rPr>
          <w:fldChar w:fldCharType="begin"/>
        </w:r>
        <w:r>
          <w:rPr>
            <w:noProof/>
            <w:webHidden/>
          </w:rPr>
          <w:instrText xml:space="preserve"> PAGEREF _Toc196482568 \h </w:instrText>
        </w:r>
        <w:r>
          <w:rPr>
            <w:noProof/>
            <w:webHidden/>
          </w:rPr>
        </w:r>
        <w:r>
          <w:rPr>
            <w:noProof/>
            <w:webHidden/>
          </w:rPr>
          <w:fldChar w:fldCharType="separate"/>
        </w:r>
        <w:r>
          <w:rPr>
            <w:noProof/>
            <w:webHidden/>
          </w:rPr>
          <w:t>36</w:t>
        </w:r>
        <w:r>
          <w:rPr>
            <w:noProof/>
            <w:webHidden/>
          </w:rPr>
          <w:fldChar w:fldCharType="end"/>
        </w:r>
      </w:hyperlink>
    </w:p>
    <w:p w14:paraId="05D675EC" w14:textId="418E30F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9" w:history="1">
        <w:r w:rsidRPr="000B3424">
          <w:rPr>
            <w:rStyle w:val="Hyperlink"/>
            <w:noProof/>
          </w:rPr>
          <w:t>4.1.1</w:t>
        </w:r>
        <w:r>
          <w:rPr>
            <w:rFonts w:asciiTheme="minorHAnsi" w:eastAsiaTheme="minorEastAsia" w:hAnsiTheme="minorHAnsi"/>
            <w:b w:val="0"/>
            <w:noProof/>
            <w:kern w:val="2"/>
            <w:szCs w:val="24"/>
            <w:lang w:eastAsia="pt-BR"/>
            <w14:ligatures w14:val="standardContextual"/>
          </w:rPr>
          <w:tab/>
        </w:r>
        <w:r w:rsidRPr="000B3424">
          <w:rPr>
            <w:rStyle w:val="Hyperlink"/>
            <w:noProof/>
          </w:rPr>
          <w:t>Arquitetura do sistema.</w:t>
        </w:r>
        <w:r>
          <w:rPr>
            <w:noProof/>
            <w:webHidden/>
          </w:rPr>
          <w:tab/>
        </w:r>
        <w:r>
          <w:rPr>
            <w:noProof/>
            <w:webHidden/>
          </w:rPr>
          <w:fldChar w:fldCharType="begin"/>
        </w:r>
        <w:r>
          <w:rPr>
            <w:noProof/>
            <w:webHidden/>
          </w:rPr>
          <w:instrText xml:space="preserve"> PAGEREF _Toc196482569 \h </w:instrText>
        </w:r>
        <w:r>
          <w:rPr>
            <w:noProof/>
            <w:webHidden/>
          </w:rPr>
        </w:r>
        <w:r>
          <w:rPr>
            <w:noProof/>
            <w:webHidden/>
          </w:rPr>
          <w:fldChar w:fldCharType="separate"/>
        </w:r>
        <w:r>
          <w:rPr>
            <w:noProof/>
            <w:webHidden/>
          </w:rPr>
          <w:t>36</w:t>
        </w:r>
        <w:r>
          <w:rPr>
            <w:noProof/>
            <w:webHidden/>
          </w:rPr>
          <w:fldChar w:fldCharType="end"/>
        </w:r>
      </w:hyperlink>
    </w:p>
    <w:p w14:paraId="0F768879" w14:textId="6FDDCAFA"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0" w:history="1">
        <w:r w:rsidRPr="000B3424">
          <w:rPr>
            <w:rStyle w:val="Hyperlink"/>
            <w:noProof/>
          </w:rPr>
          <w:t>4.1.1.1</w:t>
        </w:r>
        <w:r>
          <w:rPr>
            <w:rFonts w:asciiTheme="minorHAnsi" w:eastAsiaTheme="minorEastAsia" w:hAnsiTheme="minorHAnsi"/>
            <w:i w:val="0"/>
            <w:noProof/>
            <w:kern w:val="2"/>
            <w:szCs w:val="24"/>
            <w:lang w:eastAsia="pt-BR"/>
            <w14:ligatures w14:val="standardContextual"/>
          </w:rPr>
          <w:tab/>
        </w:r>
        <w:r w:rsidRPr="000B3424">
          <w:rPr>
            <w:rStyle w:val="Hyperlink"/>
            <w:noProof/>
          </w:rPr>
          <w:t>Banco de dados</w:t>
        </w:r>
        <w:r>
          <w:rPr>
            <w:noProof/>
            <w:webHidden/>
          </w:rPr>
          <w:tab/>
        </w:r>
        <w:r>
          <w:rPr>
            <w:noProof/>
            <w:webHidden/>
          </w:rPr>
          <w:fldChar w:fldCharType="begin"/>
        </w:r>
        <w:r>
          <w:rPr>
            <w:noProof/>
            <w:webHidden/>
          </w:rPr>
          <w:instrText xml:space="preserve"> PAGEREF _Toc196482570 \h </w:instrText>
        </w:r>
        <w:r>
          <w:rPr>
            <w:noProof/>
            <w:webHidden/>
          </w:rPr>
        </w:r>
        <w:r>
          <w:rPr>
            <w:noProof/>
            <w:webHidden/>
          </w:rPr>
          <w:fldChar w:fldCharType="separate"/>
        </w:r>
        <w:r>
          <w:rPr>
            <w:noProof/>
            <w:webHidden/>
          </w:rPr>
          <w:t>37</w:t>
        </w:r>
        <w:r>
          <w:rPr>
            <w:noProof/>
            <w:webHidden/>
          </w:rPr>
          <w:fldChar w:fldCharType="end"/>
        </w:r>
      </w:hyperlink>
    </w:p>
    <w:p w14:paraId="515E441A" w14:textId="1E0CB984"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1" w:history="1">
        <w:r w:rsidRPr="000B3424">
          <w:rPr>
            <w:rStyle w:val="Hyperlink"/>
            <w:noProof/>
          </w:rPr>
          <w:t>4.1.1.2</w:t>
        </w:r>
        <w:r>
          <w:rPr>
            <w:rFonts w:asciiTheme="minorHAnsi" w:eastAsiaTheme="minorEastAsia" w:hAnsiTheme="minorHAnsi"/>
            <w:i w:val="0"/>
            <w:noProof/>
            <w:kern w:val="2"/>
            <w:szCs w:val="24"/>
            <w:lang w:eastAsia="pt-BR"/>
            <w14:ligatures w14:val="standardContextual"/>
          </w:rPr>
          <w:tab/>
        </w:r>
        <w:r w:rsidRPr="000B3424">
          <w:rPr>
            <w:rStyle w:val="Hyperlink"/>
            <w:noProof/>
          </w:rPr>
          <w:t>Linguagem de programação</w:t>
        </w:r>
        <w:r>
          <w:rPr>
            <w:noProof/>
            <w:webHidden/>
          </w:rPr>
          <w:tab/>
        </w:r>
        <w:r>
          <w:rPr>
            <w:noProof/>
            <w:webHidden/>
          </w:rPr>
          <w:fldChar w:fldCharType="begin"/>
        </w:r>
        <w:r>
          <w:rPr>
            <w:noProof/>
            <w:webHidden/>
          </w:rPr>
          <w:instrText xml:space="preserve"> PAGEREF _Toc196482571 \h </w:instrText>
        </w:r>
        <w:r>
          <w:rPr>
            <w:noProof/>
            <w:webHidden/>
          </w:rPr>
        </w:r>
        <w:r>
          <w:rPr>
            <w:noProof/>
            <w:webHidden/>
          </w:rPr>
          <w:fldChar w:fldCharType="separate"/>
        </w:r>
        <w:r>
          <w:rPr>
            <w:noProof/>
            <w:webHidden/>
          </w:rPr>
          <w:t>37</w:t>
        </w:r>
        <w:r>
          <w:rPr>
            <w:noProof/>
            <w:webHidden/>
          </w:rPr>
          <w:fldChar w:fldCharType="end"/>
        </w:r>
      </w:hyperlink>
    </w:p>
    <w:p w14:paraId="2867717D" w14:textId="01A95987"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2" w:history="1">
        <w:r w:rsidRPr="000B3424">
          <w:rPr>
            <w:rStyle w:val="Hyperlink"/>
            <w:noProof/>
          </w:rPr>
          <w:t>4.1.1.3</w:t>
        </w:r>
        <w:r>
          <w:rPr>
            <w:rFonts w:asciiTheme="minorHAnsi" w:eastAsiaTheme="minorEastAsia" w:hAnsiTheme="minorHAnsi"/>
            <w:i w:val="0"/>
            <w:noProof/>
            <w:kern w:val="2"/>
            <w:szCs w:val="24"/>
            <w:lang w:eastAsia="pt-BR"/>
            <w14:ligatures w14:val="standardContextual"/>
          </w:rPr>
          <w:tab/>
        </w:r>
        <w:r w:rsidRPr="000B3424">
          <w:rPr>
            <w:rStyle w:val="Hyperlink"/>
            <w:noProof/>
          </w:rPr>
          <w:t>Biblioteca de visualização geográfica</w:t>
        </w:r>
        <w:r>
          <w:rPr>
            <w:noProof/>
            <w:webHidden/>
          </w:rPr>
          <w:tab/>
        </w:r>
        <w:r>
          <w:rPr>
            <w:noProof/>
            <w:webHidden/>
          </w:rPr>
          <w:fldChar w:fldCharType="begin"/>
        </w:r>
        <w:r>
          <w:rPr>
            <w:noProof/>
            <w:webHidden/>
          </w:rPr>
          <w:instrText xml:space="preserve"> PAGEREF _Toc196482572 \h </w:instrText>
        </w:r>
        <w:r>
          <w:rPr>
            <w:noProof/>
            <w:webHidden/>
          </w:rPr>
        </w:r>
        <w:r>
          <w:rPr>
            <w:noProof/>
            <w:webHidden/>
          </w:rPr>
          <w:fldChar w:fldCharType="separate"/>
        </w:r>
        <w:r>
          <w:rPr>
            <w:noProof/>
            <w:webHidden/>
          </w:rPr>
          <w:t>37</w:t>
        </w:r>
        <w:r>
          <w:rPr>
            <w:noProof/>
            <w:webHidden/>
          </w:rPr>
          <w:fldChar w:fldCharType="end"/>
        </w:r>
      </w:hyperlink>
    </w:p>
    <w:p w14:paraId="23798C4C" w14:textId="27FA0120"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3" w:history="1">
        <w:r w:rsidRPr="000B3424">
          <w:rPr>
            <w:rStyle w:val="Hyperlink"/>
            <w:noProof/>
          </w:rPr>
          <w:t>4.1.1.4</w:t>
        </w:r>
        <w:r>
          <w:rPr>
            <w:rFonts w:asciiTheme="minorHAnsi" w:eastAsiaTheme="minorEastAsia" w:hAnsiTheme="minorHAnsi"/>
            <w:i w:val="0"/>
            <w:noProof/>
            <w:kern w:val="2"/>
            <w:szCs w:val="24"/>
            <w:lang w:eastAsia="pt-BR"/>
            <w14:ligatures w14:val="standardContextual"/>
          </w:rPr>
          <w:tab/>
        </w:r>
        <w:r w:rsidRPr="000B3424">
          <w:rPr>
            <w:rStyle w:val="Hyperlink"/>
            <w:noProof/>
          </w:rPr>
          <w:t>Sistema de Informação Geográfica – SIG</w:t>
        </w:r>
        <w:r>
          <w:rPr>
            <w:noProof/>
            <w:webHidden/>
          </w:rPr>
          <w:tab/>
        </w:r>
        <w:r>
          <w:rPr>
            <w:noProof/>
            <w:webHidden/>
          </w:rPr>
          <w:fldChar w:fldCharType="begin"/>
        </w:r>
        <w:r>
          <w:rPr>
            <w:noProof/>
            <w:webHidden/>
          </w:rPr>
          <w:instrText xml:space="preserve"> PAGEREF _Toc196482573 \h </w:instrText>
        </w:r>
        <w:r>
          <w:rPr>
            <w:noProof/>
            <w:webHidden/>
          </w:rPr>
        </w:r>
        <w:r>
          <w:rPr>
            <w:noProof/>
            <w:webHidden/>
          </w:rPr>
          <w:fldChar w:fldCharType="separate"/>
        </w:r>
        <w:r>
          <w:rPr>
            <w:noProof/>
            <w:webHidden/>
          </w:rPr>
          <w:t>37</w:t>
        </w:r>
        <w:r>
          <w:rPr>
            <w:noProof/>
            <w:webHidden/>
          </w:rPr>
          <w:fldChar w:fldCharType="end"/>
        </w:r>
      </w:hyperlink>
    </w:p>
    <w:p w14:paraId="090808D1" w14:textId="42DBFDC1"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74" w:history="1">
        <w:r w:rsidRPr="000B3424">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0B3424">
          <w:rPr>
            <w:rStyle w:val="Hyperlink"/>
            <w:noProof/>
          </w:rPr>
          <w:t>Etapas</w:t>
        </w:r>
        <w:r>
          <w:rPr>
            <w:noProof/>
            <w:webHidden/>
          </w:rPr>
          <w:tab/>
        </w:r>
        <w:r>
          <w:rPr>
            <w:noProof/>
            <w:webHidden/>
          </w:rPr>
          <w:fldChar w:fldCharType="begin"/>
        </w:r>
        <w:r>
          <w:rPr>
            <w:noProof/>
            <w:webHidden/>
          </w:rPr>
          <w:instrText xml:space="preserve"> PAGEREF _Toc196482574 \h </w:instrText>
        </w:r>
        <w:r>
          <w:rPr>
            <w:noProof/>
            <w:webHidden/>
          </w:rPr>
        </w:r>
        <w:r>
          <w:rPr>
            <w:noProof/>
            <w:webHidden/>
          </w:rPr>
          <w:fldChar w:fldCharType="separate"/>
        </w:r>
        <w:r>
          <w:rPr>
            <w:noProof/>
            <w:webHidden/>
          </w:rPr>
          <w:t>37</w:t>
        </w:r>
        <w:r>
          <w:rPr>
            <w:noProof/>
            <w:webHidden/>
          </w:rPr>
          <w:fldChar w:fldCharType="end"/>
        </w:r>
      </w:hyperlink>
    </w:p>
    <w:p w14:paraId="1446FF2A" w14:textId="3A9EC1A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5" w:history="1">
        <w:r w:rsidRPr="000B3424">
          <w:rPr>
            <w:rStyle w:val="Hyperlink"/>
            <w:noProof/>
          </w:rPr>
          <w:t>4.2.1</w:t>
        </w:r>
        <w:r>
          <w:rPr>
            <w:rFonts w:asciiTheme="minorHAnsi" w:eastAsiaTheme="minorEastAsia" w:hAnsiTheme="minorHAnsi"/>
            <w:b w:val="0"/>
            <w:noProof/>
            <w:kern w:val="2"/>
            <w:szCs w:val="24"/>
            <w:lang w:eastAsia="pt-BR"/>
            <w14:ligatures w14:val="standardContextual"/>
          </w:rPr>
          <w:tab/>
        </w:r>
        <w:r w:rsidRPr="000B3424">
          <w:rPr>
            <w:rStyle w:val="Hyperlink"/>
            <w:noProof/>
          </w:rPr>
          <w:t>Obter dados dos lotes de municípios parceiros</w:t>
        </w:r>
        <w:r>
          <w:rPr>
            <w:noProof/>
            <w:webHidden/>
          </w:rPr>
          <w:tab/>
        </w:r>
        <w:r>
          <w:rPr>
            <w:noProof/>
            <w:webHidden/>
          </w:rPr>
          <w:fldChar w:fldCharType="begin"/>
        </w:r>
        <w:r>
          <w:rPr>
            <w:noProof/>
            <w:webHidden/>
          </w:rPr>
          <w:instrText xml:space="preserve"> PAGEREF _Toc196482575 \h </w:instrText>
        </w:r>
        <w:r>
          <w:rPr>
            <w:noProof/>
            <w:webHidden/>
          </w:rPr>
        </w:r>
        <w:r>
          <w:rPr>
            <w:noProof/>
            <w:webHidden/>
          </w:rPr>
          <w:fldChar w:fldCharType="separate"/>
        </w:r>
        <w:r>
          <w:rPr>
            <w:noProof/>
            <w:webHidden/>
          </w:rPr>
          <w:t>38</w:t>
        </w:r>
        <w:r>
          <w:rPr>
            <w:noProof/>
            <w:webHidden/>
          </w:rPr>
          <w:fldChar w:fldCharType="end"/>
        </w:r>
      </w:hyperlink>
    </w:p>
    <w:p w14:paraId="02B79B72" w14:textId="3BEDDD25"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6" w:history="1">
        <w:r w:rsidRPr="000B3424">
          <w:rPr>
            <w:rStyle w:val="Hyperlink"/>
            <w:noProof/>
          </w:rPr>
          <w:t>4.2.2</w:t>
        </w:r>
        <w:r>
          <w:rPr>
            <w:rFonts w:asciiTheme="minorHAnsi" w:eastAsiaTheme="minorEastAsia" w:hAnsiTheme="minorHAnsi"/>
            <w:b w:val="0"/>
            <w:noProof/>
            <w:kern w:val="2"/>
            <w:szCs w:val="24"/>
            <w:lang w:eastAsia="pt-BR"/>
            <w14:ligatures w14:val="standardContextual"/>
          </w:rPr>
          <w:tab/>
        </w:r>
        <w:r w:rsidRPr="000B3424">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6482576 \h </w:instrText>
        </w:r>
        <w:r>
          <w:rPr>
            <w:noProof/>
            <w:webHidden/>
          </w:rPr>
        </w:r>
        <w:r>
          <w:rPr>
            <w:noProof/>
            <w:webHidden/>
          </w:rPr>
          <w:fldChar w:fldCharType="separate"/>
        </w:r>
        <w:r>
          <w:rPr>
            <w:noProof/>
            <w:webHidden/>
          </w:rPr>
          <w:t>38</w:t>
        </w:r>
        <w:r>
          <w:rPr>
            <w:noProof/>
            <w:webHidden/>
          </w:rPr>
          <w:fldChar w:fldCharType="end"/>
        </w:r>
      </w:hyperlink>
    </w:p>
    <w:p w14:paraId="58D305D5" w14:textId="3E25BD6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7" w:history="1">
        <w:r w:rsidRPr="000B3424">
          <w:rPr>
            <w:rStyle w:val="Hyperlink"/>
            <w:noProof/>
          </w:rPr>
          <w:t>4.2.3</w:t>
        </w:r>
        <w:r>
          <w:rPr>
            <w:rFonts w:asciiTheme="minorHAnsi" w:eastAsiaTheme="minorEastAsia" w:hAnsiTheme="minorHAnsi"/>
            <w:b w:val="0"/>
            <w:noProof/>
            <w:kern w:val="2"/>
            <w:szCs w:val="24"/>
            <w:lang w:eastAsia="pt-BR"/>
            <w14:ligatures w14:val="standardContextual"/>
          </w:rPr>
          <w:tab/>
        </w:r>
        <w:r w:rsidRPr="000B3424">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196482577 \h </w:instrText>
        </w:r>
        <w:r>
          <w:rPr>
            <w:noProof/>
            <w:webHidden/>
          </w:rPr>
        </w:r>
        <w:r>
          <w:rPr>
            <w:noProof/>
            <w:webHidden/>
          </w:rPr>
          <w:fldChar w:fldCharType="separate"/>
        </w:r>
        <w:r>
          <w:rPr>
            <w:noProof/>
            <w:webHidden/>
          </w:rPr>
          <w:t>40</w:t>
        </w:r>
        <w:r>
          <w:rPr>
            <w:noProof/>
            <w:webHidden/>
          </w:rPr>
          <w:fldChar w:fldCharType="end"/>
        </w:r>
      </w:hyperlink>
    </w:p>
    <w:p w14:paraId="329396AC" w14:textId="22A841D5"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8" w:history="1">
        <w:r w:rsidRPr="000B3424">
          <w:rPr>
            <w:rStyle w:val="Hyperlink"/>
            <w:noProof/>
          </w:rPr>
          <w:t>4.2.4</w:t>
        </w:r>
        <w:r>
          <w:rPr>
            <w:rFonts w:asciiTheme="minorHAnsi" w:eastAsiaTheme="minorEastAsia" w:hAnsiTheme="minorHAnsi"/>
            <w:b w:val="0"/>
            <w:noProof/>
            <w:kern w:val="2"/>
            <w:szCs w:val="24"/>
            <w:lang w:eastAsia="pt-BR"/>
            <w14:ligatures w14:val="standardContextual"/>
          </w:rPr>
          <w:tab/>
        </w:r>
        <w:r w:rsidRPr="000B3424">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196482578 \h </w:instrText>
        </w:r>
        <w:r>
          <w:rPr>
            <w:noProof/>
            <w:webHidden/>
          </w:rPr>
        </w:r>
        <w:r>
          <w:rPr>
            <w:noProof/>
            <w:webHidden/>
          </w:rPr>
          <w:fldChar w:fldCharType="separate"/>
        </w:r>
        <w:r>
          <w:rPr>
            <w:noProof/>
            <w:webHidden/>
          </w:rPr>
          <w:t>40</w:t>
        </w:r>
        <w:r>
          <w:rPr>
            <w:noProof/>
            <w:webHidden/>
          </w:rPr>
          <w:fldChar w:fldCharType="end"/>
        </w:r>
      </w:hyperlink>
    </w:p>
    <w:p w14:paraId="63080A3E" w14:textId="063A10D7"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9" w:history="1">
        <w:r w:rsidRPr="000B3424">
          <w:rPr>
            <w:rStyle w:val="Hyperlink"/>
            <w:noProof/>
          </w:rPr>
          <w:t>4.2.5</w:t>
        </w:r>
        <w:r>
          <w:rPr>
            <w:rFonts w:asciiTheme="minorHAnsi" w:eastAsiaTheme="minorEastAsia" w:hAnsiTheme="minorHAnsi"/>
            <w:b w:val="0"/>
            <w:noProof/>
            <w:kern w:val="2"/>
            <w:szCs w:val="24"/>
            <w:lang w:eastAsia="pt-BR"/>
            <w14:ligatures w14:val="standardContextual"/>
          </w:rPr>
          <w:tab/>
        </w:r>
        <w:r w:rsidRPr="000B3424">
          <w:rPr>
            <w:rStyle w:val="Hyperlink"/>
            <w:noProof/>
          </w:rPr>
          <w:t>Criar classes para os endereços agrupados.</w:t>
        </w:r>
        <w:r>
          <w:rPr>
            <w:noProof/>
            <w:webHidden/>
          </w:rPr>
          <w:tab/>
        </w:r>
        <w:r>
          <w:rPr>
            <w:noProof/>
            <w:webHidden/>
          </w:rPr>
          <w:fldChar w:fldCharType="begin"/>
        </w:r>
        <w:r>
          <w:rPr>
            <w:noProof/>
            <w:webHidden/>
          </w:rPr>
          <w:instrText xml:space="preserve"> PAGEREF _Toc196482579 \h </w:instrText>
        </w:r>
        <w:r>
          <w:rPr>
            <w:noProof/>
            <w:webHidden/>
          </w:rPr>
        </w:r>
        <w:r>
          <w:rPr>
            <w:noProof/>
            <w:webHidden/>
          </w:rPr>
          <w:fldChar w:fldCharType="separate"/>
        </w:r>
        <w:r>
          <w:rPr>
            <w:noProof/>
            <w:webHidden/>
          </w:rPr>
          <w:t>40</w:t>
        </w:r>
        <w:r>
          <w:rPr>
            <w:noProof/>
            <w:webHidden/>
          </w:rPr>
          <w:fldChar w:fldCharType="end"/>
        </w:r>
      </w:hyperlink>
    </w:p>
    <w:p w14:paraId="467DCA7C" w14:textId="53D08EE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0" w:history="1">
        <w:r w:rsidRPr="000B3424">
          <w:rPr>
            <w:rStyle w:val="Hyperlink"/>
            <w:noProof/>
          </w:rPr>
          <w:t>4.2.6</w:t>
        </w:r>
        <w:r>
          <w:rPr>
            <w:rFonts w:asciiTheme="minorHAnsi" w:eastAsiaTheme="minorEastAsia" w:hAnsiTheme="minorHAnsi"/>
            <w:b w:val="0"/>
            <w:noProof/>
            <w:kern w:val="2"/>
            <w:szCs w:val="24"/>
            <w:lang w:eastAsia="pt-BR"/>
            <w14:ligatures w14:val="standardContextual"/>
          </w:rPr>
          <w:tab/>
        </w:r>
        <w:r w:rsidRPr="000B3424">
          <w:rPr>
            <w:rStyle w:val="Hyperlink"/>
            <w:noProof/>
          </w:rPr>
          <w:t>Desenvolver um protótipo para testes.</w:t>
        </w:r>
        <w:r>
          <w:rPr>
            <w:noProof/>
            <w:webHidden/>
          </w:rPr>
          <w:tab/>
        </w:r>
        <w:r>
          <w:rPr>
            <w:noProof/>
            <w:webHidden/>
          </w:rPr>
          <w:fldChar w:fldCharType="begin"/>
        </w:r>
        <w:r>
          <w:rPr>
            <w:noProof/>
            <w:webHidden/>
          </w:rPr>
          <w:instrText xml:space="preserve"> PAGEREF _Toc196482580 \h </w:instrText>
        </w:r>
        <w:r>
          <w:rPr>
            <w:noProof/>
            <w:webHidden/>
          </w:rPr>
        </w:r>
        <w:r>
          <w:rPr>
            <w:noProof/>
            <w:webHidden/>
          </w:rPr>
          <w:fldChar w:fldCharType="separate"/>
        </w:r>
        <w:r>
          <w:rPr>
            <w:noProof/>
            <w:webHidden/>
          </w:rPr>
          <w:t>40</w:t>
        </w:r>
        <w:r>
          <w:rPr>
            <w:noProof/>
            <w:webHidden/>
          </w:rPr>
          <w:fldChar w:fldCharType="end"/>
        </w:r>
      </w:hyperlink>
    </w:p>
    <w:p w14:paraId="62CDC858" w14:textId="56AB33B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1" w:history="1">
        <w:r w:rsidRPr="000B3424">
          <w:rPr>
            <w:rStyle w:val="Hyperlink"/>
            <w:noProof/>
          </w:rPr>
          <w:t>4.2.7</w:t>
        </w:r>
        <w:r>
          <w:rPr>
            <w:rFonts w:asciiTheme="minorHAnsi" w:eastAsiaTheme="minorEastAsia" w:hAnsiTheme="minorHAnsi"/>
            <w:b w:val="0"/>
            <w:noProof/>
            <w:kern w:val="2"/>
            <w:szCs w:val="24"/>
            <w:lang w:eastAsia="pt-BR"/>
            <w14:ligatures w14:val="standardContextual"/>
          </w:rPr>
          <w:tab/>
        </w:r>
        <w:r w:rsidRPr="000B3424">
          <w:rPr>
            <w:rStyle w:val="Hyperlink"/>
            <w:noProof/>
          </w:rPr>
          <w:t>Testar protótipo com dados selecionados.</w:t>
        </w:r>
        <w:r>
          <w:rPr>
            <w:noProof/>
            <w:webHidden/>
          </w:rPr>
          <w:tab/>
        </w:r>
        <w:r>
          <w:rPr>
            <w:noProof/>
            <w:webHidden/>
          </w:rPr>
          <w:fldChar w:fldCharType="begin"/>
        </w:r>
        <w:r>
          <w:rPr>
            <w:noProof/>
            <w:webHidden/>
          </w:rPr>
          <w:instrText xml:space="preserve"> PAGEREF _Toc196482581 \h </w:instrText>
        </w:r>
        <w:r>
          <w:rPr>
            <w:noProof/>
            <w:webHidden/>
          </w:rPr>
        </w:r>
        <w:r>
          <w:rPr>
            <w:noProof/>
            <w:webHidden/>
          </w:rPr>
          <w:fldChar w:fldCharType="separate"/>
        </w:r>
        <w:r>
          <w:rPr>
            <w:noProof/>
            <w:webHidden/>
          </w:rPr>
          <w:t>40</w:t>
        </w:r>
        <w:r>
          <w:rPr>
            <w:noProof/>
            <w:webHidden/>
          </w:rPr>
          <w:fldChar w:fldCharType="end"/>
        </w:r>
      </w:hyperlink>
    </w:p>
    <w:p w14:paraId="0B8BB4E2" w14:textId="1656C16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2" w:history="1">
        <w:r w:rsidRPr="000B3424">
          <w:rPr>
            <w:rStyle w:val="Hyperlink"/>
            <w:noProof/>
          </w:rPr>
          <w:t>4.2.8</w:t>
        </w:r>
        <w:r>
          <w:rPr>
            <w:rFonts w:asciiTheme="minorHAnsi" w:eastAsiaTheme="minorEastAsia" w:hAnsiTheme="minorHAnsi"/>
            <w:b w:val="0"/>
            <w:noProof/>
            <w:kern w:val="2"/>
            <w:szCs w:val="24"/>
            <w:lang w:eastAsia="pt-BR"/>
            <w14:ligatures w14:val="standardContextual"/>
          </w:rPr>
          <w:tab/>
        </w:r>
        <w:r w:rsidRPr="000B3424">
          <w:rPr>
            <w:rStyle w:val="Hyperlink"/>
            <w:noProof/>
          </w:rPr>
          <w:t>Gerar imagem das quadras.</w:t>
        </w:r>
        <w:r>
          <w:rPr>
            <w:noProof/>
            <w:webHidden/>
          </w:rPr>
          <w:tab/>
        </w:r>
        <w:r>
          <w:rPr>
            <w:noProof/>
            <w:webHidden/>
          </w:rPr>
          <w:fldChar w:fldCharType="begin"/>
        </w:r>
        <w:r>
          <w:rPr>
            <w:noProof/>
            <w:webHidden/>
          </w:rPr>
          <w:instrText xml:space="preserve"> PAGEREF _Toc196482582 \h </w:instrText>
        </w:r>
        <w:r>
          <w:rPr>
            <w:noProof/>
            <w:webHidden/>
          </w:rPr>
        </w:r>
        <w:r>
          <w:rPr>
            <w:noProof/>
            <w:webHidden/>
          </w:rPr>
          <w:fldChar w:fldCharType="separate"/>
        </w:r>
        <w:r>
          <w:rPr>
            <w:noProof/>
            <w:webHidden/>
          </w:rPr>
          <w:t>40</w:t>
        </w:r>
        <w:r>
          <w:rPr>
            <w:noProof/>
            <w:webHidden/>
          </w:rPr>
          <w:fldChar w:fldCharType="end"/>
        </w:r>
      </w:hyperlink>
    </w:p>
    <w:p w14:paraId="09A6FE93" w14:textId="618DBB3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3" w:history="1">
        <w:r w:rsidRPr="000B3424">
          <w:rPr>
            <w:rStyle w:val="Hyperlink"/>
            <w:noProof/>
          </w:rPr>
          <w:t>4.2.9</w:t>
        </w:r>
        <w:r>
          <w:rPr>
            <w:rFonts w:asciiTheme="minorHAnsi" w:eastAsiaTheme="minorEastAsia" w:hAnsiTheme="minorHAnsi"/>
            <w:b w:val="0"/>
            <w:noProof/>
            <w:kern w:val="2"/>
            <w:szCs w:val="24"/>
            <w:lang w:eastAsia="pt-BR"/>
            <w14:ligatures w14:val="standardContextual"/>
          </w:rPr>
          <w:tab/>
        </w:r>
        <w:r w:rsidRPr="000B3424">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196482583 \h </w:instrText>
        </w:r>
        <w:r>
          <w:rPr>
            <w:noProof/>
            <w:webHidden/>
          </w:rPr>
        </w:r>
        <w:r>
          <w:rPr>
            <w:noProof/>
            <w:webHidden/>
          </w:rPr>
          <w:fldChar w:fldCharType="separate"/>
        </w:r>
        <w:r>
          <w:rPr>
            <w:noProof/>
            <w:webHidden/>
          </w:rPr>
          <w:t>40</w:t>
        </w:r>
        <w:r>
          <w:rPr>
            <w:noProof/>
            <w:webHidden/>
          </w:rPr>
          <w:fldChar w:fldCharType="end"/>
        </w:r>
      </w:hyperlink>
    </w:p>
    <w:p w14:paraId="6680F0EB" w14:textId="042E2884"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4" w:history="1">
        <w:r w:rsidRPr="000B3424">
          <w:rPr>
            <w:rStyle w:val="Hyperlink"/>
            <w:noProof/>
          </w:rPr>
          <w:t>4.2.10</w:t>
        </w:r>
        <w:r>
          <w:rPr>
            <w:rFonts w:asciiTheme="minorHAnsi" w:eastAsiaTheme="minorEastAsia" w:hAnsiTheme="minorHAnsi"/>
            <w:b w:val="0"/>
            <w:noProof/>
            <w:kern w:val="2"/>
            <w:szCs w:val="24"/>
            <w:lang w:eastAsia="pt-BR"/>
            <w14:ligatures w14:val="standardContextual"/>
          </w:rPr>
          <w:tab/>
        </w:r>
        <w:r w:rsidRPr="000B3424">
          <w:rPr>
            <w:rStyle w:val="Hyperlink"/>
            <w:noProof/>
          </w:rPr>
          <w:t>Associar as quadras remanescentes manualmente.</w:t>
        </w:r>
        <w:r>
          <w:rPr>
            <w:noProof/>
            <w:webHidden/>
          </w:rPr>
          <w:tab/>
        </w:r>
        <w:r>
          <w:rPr>
            <w:noProof/>
            <w:webHidden/>
          </w:rPr>
          <w:fldChar w:fldCharType="begin"/>
        </w:r>
        <w:r>
          <w:rPr>
            <w:noProof/>
            <w:webHidden/>
          </w:rPr>
          <w:instrText xml:space="preserve"> PAGEREF _Toc196482584 \h </w:instrText>
        </w:r>
        <w:r>
          <w:rPr>
            <w:noProof/>
            <w:webHidden/>
          </w:rPr>
        </w:r>
        <w:r>
          <w:rPr>
            <w:noProof/>
            <w:webHidden/>
          </w:rPr>
          <w:fldChar w:fldCharType="separate"/>
        </w:r>
        <w:r>
          <w:rPr>
            <w:noProof/>
            <w:webHidden/>
          </w:rPr>
          <w:t>40</w:t>
        </w:r>
        <w:r>
          <w:rPr>
            <w:noProof/>
            <w:webHidden/>
          </w:rPr>
          <w:fldChar w:fldCharType="end"/>
        </w:r>
      </w:hyperlink>
    </w:p>
    <w:p w14:paraId="7BA744F4" w14:textId="64D5C10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5" w:history="1">
        <w:r w:rsidRPr="000B3424">
          <w:rPr>
            <w:rStyle w:val="Hyperlink"/>
            <w:noProof/>
          </w:rPr>
          <w:t>4.2.11</w:t>
        </w:r>
        <w:r>
          <w:rPr>
            <w:rFonts w:asciiTheme="minorHAnsi" w:eastAsiaTheme="minorEastAsia" w:hAnsiTheme="minorHAnsi"/>
            <w:b w:val="0"/>
            <w:noProof/>
            <w:kern w:val="2"/>
            <w:szCs w:val="24"/>
            <w:lang w:eastAsia="pt-BR"/>
            <w14:ligatures w14:val="standardContextual"/>
          </w:rPr>
          <w:tab/>
        </w:r>
        <w:r w:rsidRPr="000B3424">
          <w:rPr>
            <w:rStyle w:val="Hyperlink"/>
            <w:noProof/>
          </w:rPr>
          <w:t>Disponibilizar o aplicativo na Internet para testes.</w:t>
        </w:r>
        <w:r>
          <w:rPr>
            <w:noProof/>
            <w:webHidden/>
          </w:rPr>
          <w:tab/>
        </w:r>
        <w:r>
          <w:rPr>
            <w:noProof/>
            <w:webHidden/>
          </w:rPr>
          <w:fldChar w:fldCharType="begin"/>
        </w:r>
        <w:r>
          <w:rPr>
            <w:noProof/>
            <w:webHidden/>
          </w:rPr>
          <w:instrText xml:space="preserve"> PAGEREF _Toc196482585 \h </w:instrText>
        </w:r>
        <w:r>
          <w:rPr>
            <w:noProof/>
            <w:webHidden/>
          </w:rPr>
        </w:r>
        <w:r>
          <w:rPr>
            <w:noProof/>
            <w:webHidden/>
          </w:rPr>
          <w:fldChar w:fldCharType="separate"/>
        </w:r>
        <w:r>
          <w:rPr>
            <w:noProof/>
            <w:webHidden/>
          </w:rPr>
          <w:t>41</w:t>
        </w:r>
        <w:r>
          <w:rPr>
            <w:noProof/>
            <w:webHidden/>
          </w:rPr>
          <w:fldChar w:fldCharType="end"/>
        </w:r>
      </w:hyperlink>
    </w:p>
    <w:p w14:paraId="5B0D3FD2" w14:textId="717C93B4"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86" w:history="1">
        <w:r w:rsidRPr="000B3424">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0B3424">
          <w:rPr>
            <w:rStyle w:val="Hyperlink"/>
            <w:noProof/>
          </w:rPr>
          <w:t>cronograma</w:t>
        </w:r>
        <w:r>
          <w:rPr>
            <w:noProof/>
            <w:webHidden/>
          </w:rPr>
          <w:tab/>
        </w:r>
        <w:r>
          <w:rPr>
            <w:noProof/>
            <w:webHidden/>
          </w:rPr>
          <w:fldChar w:fldCharType="begin"/>
        </w:r>
        <w:r>
          <w:rPr>
            <w:noProof/>
            <w:webHidden/>
          </w:rPr>
          <w:instrText xml:space="preserve"> PAGEREF _Toc196482586 \h </w:instrText>
        </w:r>
        <w:r>
          <w:rPr>
            <w:noProof/>
            <w:webHidden/>
          </w:rPr>
        </w:r>
        <w:r>
          <w:rPr>
            <w:noProof/>
            <w:webHidden/>
          </w:rPr>
          <w:fldChar w:fldCharType="separate"/>
        </w:r>
        <w:r>
          <w:rPr>
            <w:noProof/>
            <w:webHidden/>
          </w:rPr>
          <w:t>41</w:t>
        </w:r>
        <w:r>
          <w:rPr>
            <w:noProof/>
            <w:webHidden/>
          </w:rPr>
          <w:fldChar w:fldCharType="end"/>
        </w:r>
      </w:hyperlink>
    </w:p>
    <w:p w14:paraId="26564CCF" w14:textId="50602855"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87" w:history="1">
        <w:r w:rsidRPr="000B3424">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Resultados e Discussão:</w:t>
        </w:r>
        <w:r>
          <w:rPr>
            <w:noProof/>
            <w:webHidden/>
          </w:rPr>
          <w:tab/>
        </w:r>
        <w:r>
          <w:rPr>
            <w:noProof/>
            <w:webHidden/>
          </w:rPr>
          <w:fldChar w:fldCharType="begin"/>
        </w:r>
        <w:r>
          <w:rPr>
            <w:noProof/>
            <w:webHidden/>
          </w:rPr>
          <w:instrText xml:space="preserve"> PAGEREF _Toc196482587 \h </w:instrText>
        </w:r>
        <w:r>
          <w:rPr>
            <w:noProof/>
            <w:webHidden/>
          </w:rPr>
        </w:r>
        <w:r>
          <w:rPr>
            <w:noProof/>
            <w:webHidden/>
          </w:rPr>
          <w:fldChar w:fldCharType="separate"/>
        </w:r>
        <w:r>
          <w:rPr>
            <w:noProof/>
            <w:webHidden/>
          </w:rPr>
          <w:t>42</w:t>
        </w:r>
        <w:r>
          <w:rPr>
            <w:noProof/>
            <w:webHidden/>
          </w:rPr>
          <w:fldChar w:fldCharType="end"/>
        </w:r>
      </w:hyperlink>
    </w:p>
    <w:p w14:paraId="57CD5BCB" w14:textId="1F779393"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88" w:history="1">
        <w:r w:rsidRPr="000B3424">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bibliografia</w:t>
        </w:r>
        <w:r>
          <w:rPr>
            <w:noProof/>
            <w:webHidden/>
          </w:rPr>
          <w:tab/>
        </w:r>
        <w:r>
          <w:rPr>
            <w:noProof/>
            <w:webHidden/>
          </w:rPr>
          <w:fldChar w:fldCharType="begin"/>
        </w:r>
        <w:r>
          <w:rPr>
            <w:noProof/>
            <w:webHidden/>
          </w:rPr>
          <w:instrText xml:space="preserve"> PAGEREF _Toc196482588 \h </w:instrText>
        </w:r>
        <w:r>
          <w:rPr>
            <w:noProof/>
            <w:webHidden/>
          </w:rPr>
        </w:r>
        <w:r>
          <w:rPr>
            <w:noProof/>
            <w:webHidden/>
          </w:rPr>
          <w:fldChar w:fldCharType="separate"/>
        </w:r>
        <w:r>
          <w:rPr>
            <w:noProof/>
            <w:webHidden/>
          </w:rPr>
          <w:t>43</w:t>
        </w:r>
        <w:r>
          <w:rPr>
            <w:noProof/>
            <w:webHidden/>
          </w:rPr>
          <w:fldChar w:fldCharType="end"/>
        </w:r>
      </w:hyperlink>
    </w:p>
    <w:p w14:paraId="11F060D3" w14:textId="7C47563B" w:rsidR="000752AD" w:rsidRPr="00693DE7" w:rsidRDefault="000752AD" w:rsidP="000752AD">
      <w:pPr>
        <w:rPr>
          <w:rFonts w:cs="Arial"/>
          <w:szCs w:val="24"/>
        </w:rPr>
      </w:pPr>
      <w:r w:rsidRPr="00693DE7">
        <w:rPr>
          <w:rFonts w:cs="Arial"/>
          <w:szCs w:val="24"/>
        </w:rPr>
        <w:fldChar w:fldCharType="end"/>
      </w:r>
    </w:p>
    <w:p w14:paraId="4DBF483B" w14:textId="77777777" w:rsidR="000752AD" w:rsidRPr="00693DE7" w:rsidRDefault="000752AD" w:rsidP="000752AD">
      <w:pPr>
        <w:pStyle w:val="Ttulo1"/>
      </w:pPr>
      <w:r w:rsidRPr="00693DE7">
        <w:br w:type="page"/>
      </w:r>
      <w:bookmarkStart w:id="0" w:name="_Toc196482547"/>
      <w:r w:rsidRPr="00693DE7">
        <w:lastRenderedPageBreak/>
        <w:t>Introdução</w:t>
      </w:r>
      <w:bookmarkEnd w:id="0"/>
    </w:p>
    <w:p w14:paraId="3E42E782" w14:textId="77777777" w:rsidR="000752AD" w:rsidRPr="00693DE7" w:rsidRDefault="000752AD" w:rsidP="000752AD">
      <w:r w:rsidRPr="004D2D10">
        <w:t>De acordo com uma pesquisa do IBGE realizada em 2019, 79% dos municípios brasileiros possuíam apenas cadastros urbanos descritivos, apesar das diversas possibilidades oferecidas pela implementação do georreferenciamento nos cadastros imobiliários urbanos. Um georreferenciamento adequado permite, por exemplo, a criação de um cadastro territorial multifinalitário, que serve como base para o desenvolvimento de ferramentas voltadas para a gestão eficaz dos territórios.</w:t>
      </w:r>
    </w:p>
    <w:p w14:paraId="27B84B88" w14:textId="77777777" w:rsidR="000752AD" w:rsidRPr="00693DE7" w:rsidRDefault="000752AD" w:rsidP="000752AD">
      <w:r w:rsidRPr="00693DE7">
        <w:t>De acordo com</w:t>
      </w:r>
      <w:r w:rsidRPr="00693DE7">
        <w:rPr>
          <w:rFonts w:cs="Arial"/>
          <w:szCs w:val="24"/>
        </w:rPr>
        <w:fldChar w:fldCharType="begin"/>
      </w:r>
      <w:r>
        <w:rPr>
          <w:rFonts w:cs="Arial"/>
          <w:szCs w:val="24"/>
        </w:rP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rPr>
          <w:rFonts w:cs="Arial"/>
          <w:szCs w:val="24"/>
        </w:rPr>
        <w:fldChar w:fldCharType="separate"/>
      </w:r>
      <w:r w:rsidRPr="00693DE7">
        <w:rPr>
          <w:rFonts w:cs="Arial"/>
        </w:rPr>
        <w:t xml:space="preserve"> Cunha </w:t>
      </w:r>
      <w:r w:rsidRPr="00693DE7">
        <w:rPr>
          <w:rFonts w:cs="Arial"/>
          <w:i/>
          <w:iCs/>
        </w:rPr>
        <w:t>et al.</w:t>
      </w:r>
      <w:r w:rsidRPr="00693DE7">
        <w:rPr>
          <w:rFonts w:cs="Arial"/>
        </w:rPr>
        <w:t xml:space="preserve"> (2019)</w:t>
      </w:r>
      <w:r w:rsidRPr="00693DE7">
        <w:rPr>
          <w:rFonts w:cs="Arial"/>
          <w:szCs w:val="24"/>
        </w:rPr>
        <w:fldChar w:fldCharType="end"/>
      </w:r>
      <w:r w:rsidRPr="00693DE7">
        <w:rPr>
          <w:rFonts w:cs="Arial"/>
          <w:szCs w:val="24"/>
        </w:rPr>
        <w:t xml:space="preserve">,  </w:t>
      </w:r>
      <w:r w:rsidRPr="00693DE7">
        <w:t>a organização dos primeiros cadastros fiscais imobiliários nos municípios brasileiros teve início com a Constituição de 1946, que concedeu maior autonomia aos municípios na arrecadação de tributos, especialmente o IPTU. Posteriormente, a Constituição da República Federativa do Brasil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1E94CB4A" w14:textId="49602B22" w:rsidR="00843426" w:rsidRDefault="000752AD" w:rsidP="000752AD">
      <w:pPr>
        <w:rPr>
          <w:ins w:id="1" w:author="Marco Aurélio Barbiero" w:date="2025-04-23T09:13:00Z" w16du:dateUtc="2025-04-23T12:13:00Z"/>
        </w:rPr>
      </w:pPr>
      <w:r w:rsidRPr="00693DE7">
        <w:t xml:space="preserve">Diversos fatores contribuem para essa ausência: </w:t>
      </w:r>
      <w:ins w:id="2" w:author="Marco Aurélio Barbiero" w:date="2025-04-24T20:44:00Z" w16du:dateUtc="2025-04-24T23:44:00Z">
        <w:r w:rsidR="001A4BE3">
          <w:t xml:space="preserve">os </w:t>
        </w:r>
      </w:ins>
      <w:r w:rsidRPr="00693DE7">
        <w:t>custos d</w:t>
      </w:r>
      <w:ins w:id="3" w:author="Marco Aurélio Barbiero" w:date="2025-04-24T20:45:00Z" w16du:dateUtc="2025-04-24T23:45:00Z">
        <w:r w:rsidR="001A4BE3">
          <w:t>o</w:t>
        </w:r>
      </w:ins>
      <w:del w:id="4" w:author="Marco Aurélio Barbiero" w:date="2025-04-24T20:45:00Z" w16du:dateUtc="2025-04-24T23:45:00Z">
        <w:r w:rsidRPr="00693DE7" w:rsidDel="001A4BE3">
          <w:delText>e</w:delText>
        </w:r>
      </w:del>
      <w:r w:rsidRPr="00693DE7">
        <w:t xml:space="preserve"> georreferenciamento, </w:t>
      </w:r>
      <w:ins w:id="5" w:author="Marco Aurélio Barbiero" w:date="2025-04-24T20:45:00Z" w16du:dateUtc="2025-04-24T23:45:00Z">
        <w:r w:rsidR="001A4BE3">
          <w:t xml:space="preserve">a </w:t>
        </w:r>
      </w:ins>
      <w:r w:rsidRPr="00693DE7">
        <w:t xml:space="preserve">falta de mão de obra qualificada e </w:t>
      </w:r>
      <w:ins w:id="6" w:author="Marco Aurélio Barbiero" w:date="2025-04-23T08:52:00Z" w16du:dateUtc="2025-04-23T11:52:00Z">
        <w:r w:rsidR="0042095F">
          <w:t xml:space="preserve">pouco </w:t>
        </w:r>
      </w:ins>
      <w:r w:rsidRPr="00693DE7">
        <w:t xml:space="preserve">interesse político, entre outros. </w:t>
      </w:r>
    </w:p>
    <w:p w14:paraId="64366A0F" w14:textId="0CB112F4" w:rsidR="000752AD" w:rsidRPr="00693DE7" w:rsidDel="00843426" w:rsidRDefault="000752AD" w:rsidP="000752AD">
      <w:pPr>
        <w:rPr>
          <w:del w:id="7" w:author="Marco Aurélio Barbiero" w:date="2025-04-23T09:12:00Z" w16du:dateUtc="2025-04-23T12:12:00Z"/>
        </w:rPr>
      </w:pPr>
      <w:r w:rsidRPr="00693DE7">
        <w:t xml:space="preserve">No entanto, algumas dessas dificuldades decorrem exclusivamente </w:t>
      </w:r>
      <w:ins w:id="8" w:author="Marco Aurélio Barbiero" w:date="2025-04-23T08:21:00Z" w16du:dateUtc="2025-04-23T11:21:00Z">
        <w:r w:rsidR="0002385F">
          <w:t xml:space="preserve">da crença </w:t>
        </w:r>
      </w:ins>
      <w:ins w:id="9" w:author="Marco Aurélio Barbiero" w:date="2025-04-23T08:39:00Z">
        <w:r w:rsidR="00D7330B" w:rsidRPr="00D7330B">
          <w:t xml:space="preserve">de que a </w:t>
        </w:r>
      </w:ins>
      <w:ins w:id="10" w:author="Marco Aurélio Barbiero" w:date="2025-04-23T08:40:00Z">
        <w:r w:rsidR="00C67E5C" w:rsidRPr="00C67E5C">
          <w:t>administração municipal</w:t>
        </w:r>
      </w:ins>
      <w:ins w:id="11" w:author="Marco Aurélio Barbiero" w:date="2025-04-23T08:40:00Z" w16du:dateUtc="2025-04-23T11:40:00Z">
        <w:r w:rsidR="00C67E5C">
          <w:t xml:space="preserve"> </w:t>
        </w:r>
      </w:ins>
      <w:ins w:id="12" w:author="Marco Aurélio Barbiero" w:date="2025-04-23T08:39:00Z">
        <w:r w:rsidR="00D7330B" w:rsidRPr="00D7330B">
          <w:t>deve</w:t>
        </w:r>
      </w:ins>
      <w:ins w:id="13" w:author="Marco Aurélio Barbiero" w:date="2025-04-23T08:43:00Z" w16du:dateUtc="2025-04-23T11:43:00Z">
        <w:r w:rsidR="002B55D7">
          <w:t>, obrigatoriamente,</w:t>
        </w:r>
      </w:ins>
      <w:ins w:id="14" w:author="Marco Aurélio Barbiero" w:date="2025-04-23T08:44:00Z" w16du:dateUtc="2025-04-23T11:44:00Z">
        <w:r w:rsidR="002F1F28">
          <w:t xml:space="preserve"> </w:t>
        </w:r>
      </w:ins>
      <w:ins w:id="15" w:author="Marco Aurélio Barbiero" w:date="2025-04-23T08:39:00Z">
        <w:r w:rsidR="00D7330B" w:rsidRPr="00D7330B">
          <w:t>cumprir padrões de precisão excessivamente exigentes</w:t>
        </w:r>
      </w:ins>
      <w:ins w:id="16" w:author="Marco Aurélio Barbiero" w:date="2025-04-23T08:40:00Z" w16du:dateUtc="2025-04-23T11:40:00Z">
        <w:r w:rsidR="00C67E5C">
          <w:t xml:space="preserve"> na confecção de seu cadastro </w:t>
        </w:r>
        <w:r w:rsidR="001D6B99">
          <w:t>urbano</w:t>
        </w:r>
      </w:ins>
      <w:ins w:id="17" w:author="Marco Aurélio Barbiero" w:date="2025-04-23T08:39:00Z">
        <w:r w:rsidR="00D7330B" w:rsidRPr="00D7330B">
          <w:t>.</w:t>
        </w:r>
      </w:ins>
      <w:ins w:id="18" w:author="Marco Aurélio Barbiero" w:date="2025-04-23T08:35:00Z" w16du:dateUtc="2025-04-23T11:35:00Z">
        <w:r w:rsidR="00063EB9">
          <w:t xml:space="preserve"> </w:t>
        </w:r>
      </w:ins>
      <w:ins w:id="19" w:author="Marco Aurélio Barbiero" w:date="2025-04-23T08:54:00Z" w16du:dateUtc="2025-04-23T11:54:00Z">
        <w:r w:rsidR="00682FCE">
          <w:t xml:space="preserve">Por exemplo, se a prefeitura </w:t>
        </w:r>
      </w:ins>
      <w:ins w:id="20" w:author="Marco Aurélio Barbiero" w:date="2025-04-23T08:55:00Z" w16du:dateUtc="2025-04-23T11:55:00Z">
        <w:r w:rsidR="00315EDF">
          <w:t xml:space="preserve">resolver seguir a </w:t>
        </w:r>
        <w:r w:rsidR="00D16B1C">
          <w:t>Norma Técnica NBR 17047:2022 da ABNT</w:t>
        </w:r>
      </w:ins>
      <w:ins w:id="21" w:author="Marco Aurélio Barbiero" w:date="2025-04-23T08:57:00Z" w16du:dateUtc="2025-04-23T11:57:00Z">
        <w:r w:rsidR="00A9690A">
          <w:t xml:space="preserve">, que exige uma precisão </w:t>
        </w:r>
        <w:r w:rsidR="00841B0A">
          <w:t xml:space="preserve">posicional planimétrica </w:t>
        </w:r>
      </w:ins>
      <w:ins w:id="22" w:author="Marco Aurélio Barbiero" w:date="2025-04-23T08:58:00Z" w16du:dateUtc="2025-04-23T11:58:00Z">
        <w:r w:rsidR="00762601">
          <w:t>de 8</w:t>
        </w:r>
      </w:ins>
      <w:ins w:id="23" w:author="Marco Aurélio Barbiero" w:date="2025-04-23T14:59:00Z" w16du:dateUtc="2025-04-23T17:59:00Z">
        <w:r w:rsidR="009A7EF0">
          <w:t xml:space="preserve"> </w:t>
        </w:r>
      </w:ins>
      <w:ins w:id="24" w:author="Marco Aurélio Barbiero" w:date="2025-04-23T08:58:00Z" w16du:dateUtc="2025-04-23T11:58:00Z">
        <w:r w:rsidR="00762601">
          <w:t>cm do vértice da parcela ou imóvel</w:t>
        </w:r>
      </w:ins>
      <w:ins w:id="25" w:author="Marco Aurélio Barbiero" w:date="2025-04-24T21:02:00Z" w16du:dateUtc="2025-04-25T00:02:00Z">
        <w:r w:rsidR="00CF17BC">
          <w:t xml:space="preserve">, </w:t>
        </w:r>
        <w:commentRangeStart w:id="26"/>
        <w:r w:rsidR="00CF17BC">
          <w:t xml:space="preserve">com tolerância de </w:t>
        </w:r>
        <w:r w:rsidR="003660EB">
          <w:t>24 cm</w:t>
        </w:r>
      </w:ins>
      <w:ins w:id="27" w:author="Marco Aurélio Barbiero" w:date="2025-04-23T08:58:00Z" w16du:dateUtc="2025-04-23T11:58:00Z">
        <w:r w:rsidR="00762601">
          <w:t>,</w:t>
        </w:r>
      </w:ins>
      <w:ins w:id="28" w:author="Marco Aurélio Barbiero" w:date="2025-04-23T08:56:00Z" w16du:dateUtc="2025-04-23T11:56:00Z">
        <w:r w:rsidR="00D16B1C">
          <w:t xml:space="preserve"> </w:t>
        </w:r>
      </w:ins>
      <w:commentRangeEnd w:id="26"/>
      <w:ins w:id="29" w:author="Marco Aurélio Barbiero" w:date="2025-04-24T21:04:00Z" w16du:dateUtc="2025-04-25T00:04:00Z">
        <w:r w:rsidR="008F5BF7">
          <w:rPr>
            <w:rStyle w:val="Refdecomentrio"/>
          </w:rPr>
          <w:commentReference w:id="26"/>
        </w:r>
      </w:ins>
      <w:ins w:id="30" w:author="Marco Aurélio Barbiero" w:date="2025-04-23T08:56:00Z" w16du:dateUtc="2025-04-23T11:56:00Z">
        <w:r w:rsidR="00CD190D">
          <w:t xml:space="preserve">o custo do processo de </w:t>
        </w:r>
        <w:r w:rsidR="00CD190D" w:rsidRPr="00693DE7">
          <w:t>levantamento georreferenciado,  elaboração do memorial descritivo, preparação dos dados, análise e conferência</w:t>
        </w:r>
      </w:ins>
      <w:ins w:id="31" w:author="Marco Aurélio Barbiero" w:date="2025-04-23T08:59:00Z" w16du:dateUtc="2025-04-23T11:59:00Z">
        <w:r w:rsidR="00D62782">
          <w:t>,</w:t>
        </w:r>
      </w:ins>
      <w:ins w:id="32" w:author="Marco Aurélio Barbiero" w:date="2025-04-23T08:56:00Z" w16du:dateUtc="2025-04-23T11:56:00Z">
        <w:r w:rsidR="00CD190D" w:rsidRPr="00693DE7">
          <w:t xml:space="preserve"> e conexão com o Cadastro Territorial pode facilmente alcançar valores na casa de um milhão de reais para um município de pequeno porte </w:t>
        </w:r>
        <w:r w:rsidR="00CD190D" w:rsidRPr="00693DE7">
          <w:fldChar w:fldCharType="begin"/>
        </w:r>
        <w:r w:rsidR="00CD190D"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CD190D" w:rsidRPr="00693DE7">
          <w:fldChar w:fldCharType="separate"/>
        </w:r>
        <w:r w:rsidR="00CD190D" w:rsidRPr="00693DE7">
          <w:rPr>
            <w:rFonts w:cs="Arial"/>
          </w:rPr>
          <w:t>(PNCP, 2025)</w:t>
        </w:r>
        <w:r w:rsidR="00CD190D" w:rsidRPr="00693DE7">
          <w:fldChar w:fldCharType="end"/>
        </w:r>
        <w:r w:rsidR="00CD190D" w:rsidRPr="00693DE7">
          <w:t xml:space="preserve">. </w:t>
        </w:r>
      </w:ins>
    </w:p>
    <w:p w14:paraId="2172B2F5" w14:textId="4A94B2A8" w:rsidR="000752AD" w:rsidRPr="00693DE7" w:rsidRDefault="000752AD" w:rsidP="000752AD">
      <w:r w:rsidRPr="00693DE7">
        <w:t>Esse custo é significativo já que, segundo estudo técnico da Confederação Nacional do Municípios - CNM, 48% dos municípios de pequeno porte</w:t>
      </w:r>
      <w:bookmarkStart w:id="33" w:name="_Ref196312841"/>
      <w:r w:rsidRPr="00693DE7">
        <w:rPr>
          <w:rStyle w:val="Refdenotaderodap"/>
        </w:rPr>
        <w:footnoteReference w:id="1"/>
      </w:r>
      <w:bookmarkEnd w:id="33"/>
      <w:r w:rsidRPr="00693DE7">
        <w:t xml:space="preserve"> apresentaram déficit no resultado primário de 2023 </w:t>
      </w:r>
      <w:r w:rsidRPr="00693DE7">
        <w:fldChar w:fldCharType="begin"/>
      </w:r>
      <w:r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Pr="00693DE7">
        <w:fldChar w:fldCharType="separate"/>
      </w:r>
      <w:r w:rsidRPr="00693DE7">
        <w:rPr>
          <w:rFonts w:cs="Arial"/>
        </w:rPr>
        <w:t>(CNM, 2024)</w:t>
      </w:r>
      <w:r w:rsidRPr="00693DE7">
        <w:fldChar w:fldCharType="end"/>
      </w:r>
      <w:r w:rsidRPr="00693DE7">
        <w:t xml:space="preserve">. </w:t>
      </w:r>
      <w:ins w:id="34" w:author="Marco Aurélio Barbiero" w:date="2025-04-24T20:46:00Z" w16du:dateUtc="2025-04-24T23:46:00Z">
        <w:r w:rsidR="00D0510C">
          <w:t>Além disso, a</w:t>
        </w:r>
      </w:ins>
      <w:del w:id="35" w:author="Marco Aurélio Barbiero" w:date="2025-04-24T20:46:00Z" w16du:dateUtc="2025-04-24T23:46:00Z">
        <w:r w:rsidRPr="00693DE7" w:rsidDel="00D0510C">
          <w:delText>A</w:delText>
        </w:r>
      </w:del>
      <w:r w:rsidRPr="00693DE7">
        <w:t>s Receitas Brutas desses municípios também são baixas</w:t>
      </w:r>
      <w:ins w:id="36" w:author="Marco Aurélio Barbiero" w:date="2025-04-24T20:46:00Z" w16du:dateUtc="2025-04-24T23:46:00Z">
        <w:r w:rsidR="00E71D98">
          <w:t xml:space="preserve"> </w:t>
        </w:r>
      </w:ins>
      <w:ins w:id="37" w:author="Marco Aurélio Barbiero" w:date="2025-04-24T20:51:00Z" w16du:dateUtc="2025-04-24T23:51:00Z">
        <w:r w:rsidR="006156D6">
          <w:t>o que dificulta</w:t>
        </w:r>
      </w:ins>
      <w:ins w:id="38" w:author="Marco Aurélio Barbiero" w:date="2025-04-24T20:46:00Z" w16du:dateUtc="2025-04-24T23:46:00Z">
        <w:r w:rsidR="00E71D98">
          <w:t xml:space="preserve"> a </w:t>
        </w:r>
      </w:ins>
      <w:ins w:id="39" w:author="Marco Aurélio Barbiero" w:date="2025-04-24T20:47:00Z" w16du:dateUtc="2025-04-24T23:47:00Z">
        <w:r w:rsidR="00594025">
          <w:t>alocação de recursos em</w:t>
        </w:r>
      </w:ins>
      <w:ins w:id="40" w:author="Marco Aurélio Barbiero" w:date="2025-04-24T20:48:00Z" w16du:dateUtc="2025-04-24T23:48:00Z">
        <w:r w:rsidR="003E58E8">
          <w:t xml:space="preserve"> </w:t>
        </w:r>
        <w:r w:rsidR="003E58E8">
          <w:lastRenderedPageBreak/>
          <w:t>despesas não obrigatórias</w:t>
        </w:r>
      </w:ins>
      <w:ins w:id="41" w:author="Marco Aurélio Barbiero" w:date="2025-04-24T20:53:00Z" w16du:dateUtc="2025-04-24T23:53:00Z">
        <w:r w:rsidR="003A5BAA">
          <w:t xml:space="preserve"> </w:t>
        </w:r>
      </w:ins>
      <w:r w:rsidR="003D53B6">
        <w:fldChar w:fldCharType="begin"/>
      </w:r>
      <w:r w:rsidR="003D53B6">
        <w:instrText xml:space="preserve"> ADDIN ZOTERO_ITEM CSL_CITATION {"citationID":"en0ec6sQ","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3D53B6">
        <w:fldChar w:fldCharType="separate"/>
      </w:r>
      <w:r w:rsidR="003D53B6" w:rsidRPr="003D53B6">
        <w:rPr>
          <w:rFonts w:cs="Arial"/>
        </w:rPr>
        <w:t>(CNM, 2024)</w:t>
      </w:r>
      <w:r w:rsidR="003D53B6">
        <w:fldChar w:fldCharType="end"/>
      </w:r>
      <w:r w:rsidRPr="00693DE7">
        <w:t xml:space="preserve">. A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xml:space="preserve"> mostra uma estatística básica dos valores das Receitas Correntes dos municípios de pequeno porte no Brasil. Apesar das discrepâncias indicadas pelo </w:t>
      </w:r>
      <w:r w:rsidRPr="00693DE7">
        <w:rPr>
          <w:b/>
          <w:bCs/>
        </w:rPr>
        <w:t>desvio padrão</w:t>
      </w:r>
      <w:r w:rsidRPr="00693DE7">
        <w:t xml:space="preserve">, nota-se que a </w:t>
      </w:r>
      <w:r w:rsidRPr="00693DE7">
        <w:rPr>
          <w:b/>
          <w:bCs/>
        </w:rPr>
        <w:t>média</w:t>
      </w:r>
      <w:r w:rsidRPr="00693DE7">
        <w:t xml:space="preserve"> dos orçamentos desses municípios está abaixo de 80 milhões.</w:t>
      </w:r>
    </w:p>
    <w:p w14:paraId="48482B08" w14:textId="77777777" w:rsidR="000752AD" w:rsidRPr="00693DE7" w:rsidRDefault="000752AD" w:rsidP="000752AD">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sendo possível que muitos desses ainda estejam isentos do pagamento do imposto.</w:t>
      </w:r>
    </w:p>
    <w:p w14:paraId="13A7BD6E" w14:textId="539B4BD8" w:rsidR="000752AD" w:rsidRPr="00693DE7" w:rsidRDefault="000752AD" w:rsidP="000752AD">
      <w:pPr>
        <w:pStyle w:val="Legenda"/>
      </w:pPr>
      <w:bookmarkStart w:id="42" w:name="_Ref191649667"/>
      <w:bookmarkStart w:id="43" w:name="_Ref191818641"/>
      <w:r w:rsidRPr="00693DE7">
        <w:t xml:space="preserve">Tabela </w:t>
      </w:r>
      <w:r>
        <w:fldChar w:fldCharType="begin"/>
      </w:r>
      <w:r>
        <w:instrText xml:space="preserve"> SEQ Tabela \* ARABIC </w:instrText>
      </w:r>
      <w:r>
        <w:fldChar w:fldCharType="separate"/>
      </w:r>
      <w:r>
        <w:rPr>
          <w:noProof/>
        </w:rPr>
        <w:t>1</w:t>
      </w:r>
      <w:r>
        <w:rPr>
          <w:noProof/>
        </w:rPr>
        <w:fldChar w:fldCharType="end"/>
      </w:r>
      <w:bookmarkEnd w:id="42"/>
      <w:r w:rsidRPr="00693DE7">
        <w:t xml:space="preserve">:Estatística básica dos valores de Receitas Correntes, arrecadação do IPTU e quantidade de domicílios de </w:t>
      </w:r>
      <w:del w:id="44" w:author="Marco Aurélio Barbiero" w:date="2025-04-23T14:59:00Z" w16du:dateUtc="2025-04-23T17:59:00Z">
        <w:r w:rsidRPr="00693DE7" w:rsidDel="008B02AA">
          <w:delText xml:space="preserve">pequenos </w:delText>
        </w:r>
      </w:del>
      <w:r w:rsidRPr="00693DE7">
        <w:t>municípios</w:t>
      </w:r>
      <w:ins w:id="45" w:author="Marco Aurélio Barbiero" w:date="2025-04-23T14:59:00Z" w16du:dateUtc="2025-04-23T17:59:00Z">
        <w:r w:rsidR="008B02AA">
          <w:t xml:space="preserve"> de pequeno port</w:t>
        </w:r>
      </w:ins>
      <w:ins w:id="46" w:author="Marco Aurélio Barbiero" w:date="2025-04-23T15:00:00Z" w16du:dateUtc="2025-04-23T18:00:00Z">
        <w:r w:rsidR="008B02AA">
          <w:t>e</w:t>
        </w:r>
        <w:r w:rsidR="003668A6" w:rsidRPr="003668A6">
          <w:rPr>
            <w:vertAlign w:val="superscript"/>
            <w:rPrChange w:id="47" w:author="Marco Aurélio Barbiero" w:date="2025-04-23T15:00:00Z" w16du:dateUtc="2025-04-23T18:00:00Z">
              <w:rPr/>
            </w:rPrChange>
          </w:rPr>
          <w:fldChar w:fldCharType="begin"/>
        </w:r>
        <w:r w:rsidR="003668A6" w:rsidRPr="003668A6">
          <w:rPr>
            <w:vertAlign w:val="superscript"/>
            <w:rPrChange w:id="48" w:author="Marco Aurélio Barbiero" w:date="2025-04-23T15:00:00Z" w16du:dateUtc="2025-04-23T18:00:00Z">
              <w:rPr/>
            </w:rPrChange>
          </w:rPr>
          <w:instrText xml:space="preserve"> NOTEREF _Ref196312841 \h </w:instrText>
        </w:r>
      </w:ins>
      <w:r w:rsidR="003668A6">
        <w:rPr>
          <w:vertAlign w:val="superscript"/>
        </w:rPr>
        <w:instrText xml:space="preserve"> \* MERGEFORMAT </w:instrText>
      </w:r>
      <w:r w:rsidR="003668A6" w:rsidRPr="00DA0B24">
        <w:rPr>
          <w:vertAlign w:val="superscript"/>
        </w:rPr>
      </w:r>
      <w:ins w:id="49" w:author="Marco Aurélio Barbiero" w:date="2025-04-23T15:00:00Z" w16du:dateUtc="2025-04-23T18:00:00Z">
        <w:r w:rsidR="003668A6" w:rsidRPr="003668A6">
          <w:rPr>
            <w:vertAlign w:val="superscript"/>
            <w:rPrChange w:id="50" w:author="Marco Aurélio Barbiero" w:date="2025-04-23T15:00:00Z" w16du:dateUtc="2025-04-23T18:00:00Z">
              <w:rPr/>
            </w:rPrChange>
          </w:rPr>
          <w:fldChar w:fldCharType="separate"/>
        </w:r>
        <w:r w:rsidR="003668A6" w:rsidRPr="003668A6">
          <w:rPr>
            <w:vertAlign w:val="superscript"/>
            <w:rPrChange w:id="51" w:author="Marco Aurélio Barbiero" w:date="2025-04-23T15:00:00Z" w16du:dateUtc="2025-04-23T18:00:00Z">
              <w:rPr/>
            </w:rPrChange>
          </w:rPr>
          <w:t>1</w:t>
        </w:r>
        <w:r w:rsidR="003668A6" w:rsidRPr="003668A6">
          <w:rPr>
            <w:vertAlign w:val="superscript"/>
            <w:rPrChange w:id="52" w:author="Marco Aurélio Barbiero" w:date="2025-04-23T15:00:00Z" w16du:dateUtc="2025-04-23T18:00:00Z">
              <w:rPr/>
            </w:rPrChange>
          </w:rPr>
          <w:fldChar w:fldCharType="end"/>
        </w:r>
      </w:ins>
      <w:r w:rsidRPr="00693DE7">
        <w:t xml:space="preserve"> em 2023</w:t>
      </w:r>
      <w:bookmarkEnd w:id="43"/>
    </w:p>
    <w:tbl>
      <w:tblPr>
        <w:tblStyle w:val="TabeladeGrade4-nfase11"/>
        <w:tblW w:w="0" w:type="auto"/>
        <w:jc w:val="center"/>
        <w:tblLook w:val="04A0" w:firstRow="1" w:lastRow="0" w:firstColumn="1" w:lastColumn="0" w:noHBand="0" w:noVBand="1"/>
      </w:tblPr>
      <w:tblGrid>
        <w:gridCol w:w="2263"/>
        <w:gridCol w:w="2792"/>
        <w:gridCol w:w="2311"/>
        <w:gridCol w:w="1695"/>
      </w:tblGrid>
      <w:tr w:rsidR="000752AD" w:rsidRPr="00693DE7" w14:paraId="2ACDE6C0" w14:textId="77777777" w:rsidTr="000643C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51AF18A" w14:textId="77777777" w:rsidR="000752AD" w:rsidRPr="00693DE7" w:rsidRDefault="000752AD" w:rsidP="000643CA">
            <w:pPr>
              <w:keepLines/>
              <w:ind w:firstLine="0"/>
              <w:jc w:val="center"/>
            </w:pPr>
            <w:r w:rsidRPr="00693DE7">
              <w:t>Função</w:t>
            </w:r>
          </w:p>
        </w:tc>
        <w:tc>
          <w:tcPr>
            <w:tcW w:w="2792" w:type="dxa"/>
          </w:tcPr>
          <w:p w14:paraId="15B1070A" w14:textId="77777777" w:rsidR="000752AD" w:rsidRPr="00693DE7" w:rsidRDefault="000752AD" w:rsidP="000643CA">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s Correntes</w:t>
            </w:r>
          </w:p>
        </w:tc>
        <w:tc>
          <w:tcPr>
            <w:tcW w:w="2311" w:type="dxa"/>
          </w:tcPr>
          <w:p w14:paraId="4367BE2F" w14:textId="77777777" w:rsidR="000752AD" w:rsidRPr="00693DE7" w:rsidRDefault="000752AD" w:rsidP="000643CA">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Pr="00693DE7">
              <w:rPr>
                <w:rStyle w:val="Refdenotaderodap"/>
              </w:rPr>
              <w:footnoteReference w:id="2"/>
            </w:r>
          </w:p>
        </w:tc>
        <w:tc>
          <w:tcPr>
            <w:tcW w:w="1695" w:type="dxa"/>
          </w:tcPr>
          <w:p w14:paraId="7DF7E9B6" w14:textId="77777777" w:rsidR="000752AD" w:rsidRPr="00693DE7" w:rsidRDefault="000752AD" w:rsidP="000643CA">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Qtd Domicílios</w:t>
            </w:r>
          </w:p>
        </w:tc>
      </w:tr>
      <w:tr w:rsidR="000752AD" w:rsidRPr="00693DE7" w14:paraId="476EC55D" w14:textId="77777777" w:rsidTr="0006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81A2280" w14:textId="77777777" w:rsidR="000752AD" w:rsidRPr="00693DE7" w:rsidRDefault="000752AD" w:rsidP="000643CA">
            <w:pPr>
              <w:keepLines/>
              <w:ind w:firstLine="0"/>
            </w:pPr>
            <w:r w:rsidRPr="00693DE7">
              <w:t>Média</w:t>
            </w:r>
          </w:p>
        </w:tc>
        <w:tc>
          <w:tcPr>
            <w:tcW w:w="2792" w:type="dxa"/>
          </w:tcPr>
          <w:p w14:paraId="5DAA5EAB"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6BFE9B9D"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21A4B98B"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0752AD" w:rsidRPr="00693DE7" w14:paraId="16E972F0" w14:textId="77777777" w:rsidTr="000643CA">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F965FA4" w14:textId="77777777" w:rsidR="000752AD" w:rsidRPr="00693DE7" w:rsidRDefault="000752AD" w:rsidP="000643CA">
            <w:pPr>
              <w:keepLines/>
              <w:ind w:firstLine="0"/>
            </w:pPr>
            <w:r w:rsidRPr="00693DE7">
              <w:t>Desvio padrão</w:t>
            </w:r>
          </w:p>
        </w:tc>
        <w:tc>
          <w:tcPr>
            <w:tcW w:w="2792" w:type="dxa"/>
          </w:tcPr>
          <w:p w14:paraId="46E01522"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1D978B40"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59C5DE2E"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0752AD" w:rsidRPr="00693DE7" w14:paraId="6ACDC593" w14:textId="77777777" w:rsidTr="0006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4EB2E11" w14:textId="77777777" w:rsidR="000752AD" w:rsidRPr="00693DE7" w:rsidRDefault="000752AD" w:rsidP="000643CA">
            <w:pPr>
              <w:keepLines/>
              <w:ind w:firstLine="0"/>
            </w:pPr>
            <w:r w:rsidRPr="00693DE7">
              <w:t>Mediana</w:t>
            </w:r>
          </w:p>
        </w:tc>
        <w:tc>
          <w:tcPr>
            <w:tcW w:w="2792" w:type="dxa"/>
          </w:tcPr>
          <w:p w14:paraId="1D530397"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14BD814A"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4515A7A9"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0752AD" w:rsidRPr="00693DE7" w14:paraId="239CDAF1" w14:textId="77777777" w:rsidTr="000643CA">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32187AB" w14:textId="77777777" w:rsidR="000752AD" w:rsidRPr="00693DE7" w:rsidRDefault="000752AD" w:rsidP="000643CA">
            <w:pPr>
              <w:keepLines/>
              <w:ind w:firstLine="0"/>
            </w:pPr>
            <w:r w:rsidRPr="00693DE7">
              <w:t>Mínimo</w:t>
            </w:r>
          </w:p>
        </w:tc>
        <w:tc>
          <w:tcPr>
            <w:tcW w:w="2792" w:type="dxa"/>
          </w:tcPr>
          <w:p w14:paraId="685EA148"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Pr="00693DE7">
              <w:rPr>
                <w:rStyle w:val="Refdenotaderodap"/>
              </w:rPr>
              <w:footnoteReference w:id="3"/>
            </w:r>
          </w:p>
        </w:tc>
        <w:tc>
          <w:tcPr>
            <w:tcW w:w="2311" w:type="dxa"/>
          </w:tcPr>
          <w:p w14:paraId="115E323B"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Pr="00693DE7">
              <w:rPr>
                <w:rStyle w:val="Refdenotaderodap"/>
              </w:rPr>
              <w:footnoteReference w:id="4"/>
            </w:r>
            <w:r w:rsidRPr="00693DE7">
              <w:t xml:space="preserve"> </w:t>
            </w:r>
          </w:p>
        </w:tc>
        <w:tc>
          <w:tcPr>
            <w:tcW w:w="1695" w:type="dxa"/>
          </w:tcPr>
          <w:p w14:paraId="65B9CA90"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693DE7">
              <w:rPr>
                <w:rStyle w:val="Refdenotaderodap"/>
              </w:rPr>
              <w:footnoteReference w:id="5"/>
            </w:r>
          </w:p>
        </w:tc>
      </w:tr>
      <w:tr w:rsidR="000752AD" w:rsidRPr="00693DE7" w14:paraId="196CEFA4" w14:textId="77777777" w:rsidTr="0006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3882737" w14:textId="77777777" w:rsidR="000752AD" w:rsidRPr="00693DE7" w:rsidRDefault="000752AD" w:rsidP="000643CA">
            <w:pPr>
              <w:keepLines/>
              <w:ind w:firstLine="0"/>
            </w:pPr>
            <w:r w:rsidRPr="00693DE7">
              <w:t>Máximo</w:t>
            </w:r>
          </w:p>
        </w:tc>
        <w:tc>
          <w:tcPr>
            <w:tcW w:w="2792" w:type="dxa"/>
          </w:tcPr>
          <w:p w14:paraId="295556C1"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Pr="00693DE7">
              <w:rPr>
                <w:rStyle w:val="Refdenotaderodap"/>
              </w:rPr>
              <w:footnoteReference w:id="6"/>
            </w:r>
          </w:p>
        </w:tc>
        <w:tc>
          <w:tcPr>
            <w:tcW w:w="2311" w:type="dxa"/>
          </w:tcPr>
          <w:p w14:paraId="49EDE18F"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Pr="00693DE7">
              <w:rPr>
                <w:rStyle w:val="Refdenotaderodap"/>
              </w:rPr>
              <w:footnoteReference w:id="7"/>
            </w:r>
            <w:r w:rsidRPr="00693DE7">
              <w:t xml:space="preserve"> </w:t>
            </w:r>
          </w:p>
        </w:tc>
        <w:tc>
          <w:tcPr>
            <w:tcW w:w="1695" w:type="dxa"/>
          </w:tcPr>
          <w:p w14:paraId="45F314AC"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193</w:t>
            </w:r>
            <w:r w:rsidRPr="00693DE7">
              <w:rPr>
                <w:rStyle w:val="Refdenotaderodap"/>
              </w:rPr>
              <w:footnoteReference w:id="8"/>
            </w:r>
          </w:p>
        </w:tc>
      </w:tr>
      <w:tr w:rsidR="000752AD" w:rsidRPr="00693DE7" w14:paraId="5A063916" w14:textId="77777777" w:rsidTr="000643CA">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0332224D" w14:textId="77777777" w:rsidR="000752AD" w:rsidRPr="00693DE7" w:rsidRDefault="000752AD" w:rsidP="000643CA">
            <w:pPr>
              <w:keepLines/>
              <w:ind w:firstLine="0"/>
            </w:pPr>
            <w:r w:rsidRPr="00693DE7">
              <w:t>Contagem</w:t>
            </w:r>
          </w:p>
        </w:tc>
        <w:tc>
          <w:tcPr>
            <w:tcW w:w="2792" w:type="dxa"/>
            <w:shd w:val="clear" w:color="auto" w:fill="FFFFFF" w:themeFill="background1"/>
          </w:tcPr>
          <w:p w14:paraId="355A8E88"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6E1AD7D7"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16D73B2F"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r>
    </w:tbl>
    <w:p w14:paraId="3BC8F7FB" w14:textId="77777777" w:rsidR="000752AD" w:rsidRPr="00693DE7" w:rsidRDefault="000752AD" w:rsidP="000752AD">
      <w:pPr>
        <w:pStyle w:val="Legenda"/>
      </w:pPr>
      <w:r w:rsidRPr="00693DE7">
        <w:t>Fontes:</w:t>
      </w:r>
      <w:r w:rsidRPr="00693DE7">
        <w:fldChar w:fldCharType="begin"/>
      </w:r>
      <w:r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Pr="00693DE7">
        <w:fldChar w:fldCharType="separate"/>
      </w:r>
      <w:r w:rsidRPr="00693DE7">
        <w:rPr>
          <w:rFonts w:cs="Arial"/>
        </w:rPr>
        <w:t>(SISCONFI/STN, 2023)</w:t>
      </w:r>
      <w:r w:rsidRPr="00693DE7">
        <w:fldChar w:fldCharType="end"/>
      </w:r>
      <w:r w:rsidRPr="00693DE7">
        <w:fldChar w:fldCharType="begin"/>
      </w:r>
      <w:r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Pr="00693DE7">
        <w:fldChar w:fldCharType="separate"/>
      </w:r>
      <w:r w:rsidRPr="00693DE7">
        <w:rPr>
          <w:rFonts w:cs="Arial"/>
        </w:rPr>
        <w:t>(IBGE, 2022)</w:t>
      </w:r>
      <w:r w:rsidRPr="00693DE7">
        <w:fldChar w:fldCharType="end"/>
      </w:r>
      <w:r w:rsidRPr="00693DE7">
        <w:t>. Elaboração: Autores</w:t>
      </w:r>
    </w:p>
    <w:p w14:paraId="27DE1CBF" w14:textId="7CAA844C" w:rsidR="000752AD" w:rsidRPr="00693DE7" w:rsidRDefault="000752AD" w:rsidP="000752AD">
      <w:pPr>
        <w:spacing w:before="240"/>
      </w:pPr>
      <w:r w:rsidRPr="00693DE7">
        <w:t xml:space="preserve">Outro </w:t>
      </w:r>
      <w:del w:id="53" w:author="Marco Aurélio Barbiero" w:date="2025-04-24T20:49:00Z" w16du:dateUtc="2025-04-24T23:49:00Z">
        <w:r w:rsidRPr="00693DE7" w:rsidDel="00DD3F7A">
          <w:delText xml:space="preserve">aspecto </w:delText>
        </w:r>
      </w:del>
      <w:ins w:id="54" w:author="Marco Aurélio Barbiero" w:date="2025-04-24T20:49:00Z" w16du:dateUtc="2025-04-24T23:49:00Z">
        <w:r w:rsidR="00DD3F7A">
          <w:t>entrave</w:t>
        </w:r>
        <w:r w:rsidR="00DD3F7A" w:rsidRPr="00693DE7">
          <w:t xml:space="preserve"> </w:t>
        </w:r>
      </w:ins>
      <w:r w:rsidRPr="00693DE7">
        <w:t xml:space="preserve">relevante na criação de um Cadastro Territorial Multifinalitário (CTM) é a necessidade de mão de obra qualificada. Embora </w:t>
      </w:r>
      <w:del w:id="55" w:author="Marco Aurélio Barbiero" w:date="2025-04-24T19:40:00Z" w16du:dateUtc="2025-04-24T22:40:00Z">
        <w:r w:rsidRPr="00693DE7" w:rsidDel="00A1667D">
          <w:delText>a maioria das</w:delText>
        </w:r>
      </w:del>
      <w:ins w:id="56" w:author="Marco Aurélio Barbiero" w:date="2025-04-24T19:40:00Z" w16du:dateUtc="2025-04-24T22:40:00Z">
        <w:r w:rsidR="00A1667D">
          <w:t>muitas</w:t>
        </w:r>
      </w:ins>
      <w:r w:rsidRPr="00693DE7">
        <w:t xml:space="preserve"> prefeituras </w:t>
      </w:r>
      <w:ins w:id="57" w:author="Marco Aurélio Barbiero" w:date="2025-04-24T19:40:00Z" w16du:dateUtc="2025-04-24T22:40:00Z">
        <w:r w:rsidR="00905E2F">
          <w:t>tenham</w:t>
        </w:r>
      </w:ins>
      <w:r w:rsidRPr="00693DE7">
        <w:t xml:space="preserve"> engenheiros em seus quadros, nem todos os profissionais possuem os conhecimentos necessários para a implementação do cadastro.</w:t>
      </w:r>
    </w:p>
    <w:p w14:paraId="0F018695" w14:textId="77777777" w:rsidR="000752AD" w:rsidRPr="00693DE7" w:rsidRDefault="000752AD" w:rsidP="000752AD">
      <w:r w:rsidRPr="00693DE7">
        <w:t>A contratação de empresas especializadas em georreferenciamento pode ser uma opção viável. Contudo, essa medida não resolve a questão da integração dos dados ao cadastro, tarefa que deve ser executada por profissionais qualificados. Adicionalmente, é fundamental considerar o custo associado à adaptação dos sistemas informatizados, garantindo que possam armazenar, processar e exibir as informações geográficas de forma adequada.</w:t>
      </w:r>
    </w:p>
    <w:p w14:paraId="4894C8A3" w14:textId="099832D6" w:rsidR="000752AD" w:rsidRPr="00693DE7" w:rsidRDefault="000752AD" w:rsidP="000752AD">
      <w:r w:rsidRPr="00693DE7">
        <w:lastRenderedPageBreak/>
        <w:t xml:space="preserve">Dada a realidade </w:t>
      </w:r>
      <w:del w:id="58" w:author="Marco Aurélio Barbiero" w:date="2025-04-24T19:42:00Z" w16du:dateUtc="2025-04-24T22:42:00Z">
        <w:r w:rsidRPr="00693DE7" w:rsidDel="003121AF">
          <w:delText>dos elevados custos dos projetos</w:delText>
        </w:r>
      </w:del>
      <w:ins w:id="59" w:author="Marco Aurélio Barbiero" w:date="2025-04-24T19:42:00Z" w16du:dateUtc="2025-04-24T22:42:00Z">
        <w:r w:rsidR="003121AF">
          <w:t>de</w:t>
        </w:r>
      </w:ins>
      <w:del w:id="60" w:author="Marco Aurélio Barbiero" w:date="2025-04-24T19:42:00Z" w16du:dateUtc="2025-04-24T22:42:00Z">
        <w:r w:rsidRPr="00693DE7" w:rsidDel="003121AF">
          <w:delText>,</w:delText>
        </w:r>
      </w:del>
      <w:r w:rsidRPr="00693DE7">
        <w:t xml:space="preserve"> orçamentos restritos das prefeituras e falta de mão de obra qualificada, </w:t>
      </w:r>
      <w:ins w:id="61" w:author="Marco Aurélio Barbiero" w:date="2025-04-24T20:58:00Z" w16du:dateUtc="2025-04-24T23:58:00Z">
        <w:r w:rsidR="006C23C5">
          <w:t xml:space="preserve">o presente projeto </w:t>
        </w:r>
      </w:ins>
      <w:r w:rsidRPr="00693DE7">
        <w:t>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0EE1EC23" w14:textId="77777777" w:rsidR="000752AD" w:rsidRPr="00693DE7" w:rsidRDefault="000752AD" w:rsidP="000752AD">
      <w:pPr>
        <w:rPr>
          <w:rFonts w:cs="Arial"/>
          <w:szCs w:val="24"/>
        </w:rPr>
      </w:pPr>
      <w:r w:rsidRPr="00693DE7">
        <w:rPr>
          <w:rFonts w:cs="Arial"/>
          <w:szCs w:val="24"/>
        </w:rPr>
        <w:t xml:space="preserve">Uma solução desse tipo estaria em consonância com os preceitos do </w:t>
      </w:r>
      <w:r w:rsidRPr="00693DE7">
        <w:rPr>
          <w:rFonts w:cs="Arial"/>
          <w:i/>
          <w:szCs w:val="24"/>
        </w:rPr>
        <w:t>fit-for-purpose</w:t>
      </w:r>
      <w:r w:rsidRPr="00693DE7">
        <w:rPr>
          <w:rFonts w:cs="Arial"/>
          <w:szCs w:val="24"/>
        </w:rPr>
        <w:t xml:space="preserve"> </w:t>
      </w:r>
      <w:r w:rsidRPr="00693DE7">
        <w:rPr>
          <w:rFonts w:cs="Arial"/>
          <w:i/>
          <w:szCs w:val="24"/>
        </w:rPr>
        <w:t>for land administration</w:t>
      </w:r>
      <w:r w:rsidRPr="00693DE7">
        <w:rPr>
          <w:rFonts w:cs="Arial"/>
          <w:szCs w:val="24"/>
        </w:rPr>
        <w:t xml:space="preserve">, que propõe sistemas de administração de terras mais flexíveis e adaptáveis às necessidades específicas de cada país ou região </w:t>
      </w:r>
      <w:r w:rsidRPr="00693DE7">
        <w:rPr>
          <w:rFonts w:cs="Arial"/>
          <w:szCs w:val="24"/>
        </w:rPr>
        <w:fldChar w:fldCharType="begin"/>
      </w:r>
      <w:r w:rsidRPr="00693DE7">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Pr="00693DE7">
        <w:rPr>
          <w:rFonts w:cs="Arial"/>
          <w:szCs w:val="24"/>
        </w:rPr>
        <w:fldChar w:fldCharType="separate"/>
      </w:r>
      <w:r w:rsidRPr="00693DE7">
        <w:rPr>
          <w:rFonts w:cs="Arial"/>
        </w:rPr>
        <w:t>(Enemark; McLaren; Lemmen, 2021)</w:t>
      </w:r>
      <w:r w:rsidRPr="00693DE7">
        <w:rPr>
          <w:rFonts w:cs="Arial"/>
          <w:szCs w:val="24"/>
        </w:rPr>
        <w:fldChar w:fldCharType="end"/>
      </w:r>
      <w:r w:rsidRPr="00693DE7">
        <w:rPr>
          <w:rFonts w:cs="Arial"/>
          <w:szCs w:val="24"/>
        </w:rPr>
        <w:t>.</w:t>
      </w:r>
    </w:p>
    <w:p w14:paraId="0C2CA2CE" w14:textId="77777777" w:rsidR="000752AD" w:rsidRPr="00693DE7" w:rsidRDefault="000752AD" w:rsidP="000752AD">
      <w:pPr>
        <w:rPr>
          <w:rFonts w:cs="Arial"/>
          <w:szCs w:val="24"/>
        </w:rPr>
      </w:pPr>
      <w:r w:rsidRPr="00693DE7">
        <w:rPr>
          <w:rFonts w:cs="Arial"/>
          <w:szCs w:val="24"/>
        </w:rPr>
        <w:br w:type="page"/>
      </w:r>
    </w:p>
    <w:p w14:paraId="276E7322" w14:textId="77777777" w:rsidR="000752AD" w:rsidRPr="00693DE7" w:rsidRDefault="000752AD" w:rsidP="000752AD">
      <w:pPr>
        <w:rPr>
          <w:rFonts w:cs="Arial"/>
          <w:szCs w:val="24"/>
        </w:rPr>
      </w:pPr>
    </w:p>
    <w:p w14:paraId="53439EF7" w14:textId="77777777" w:rsidR="000752AD" w:rsidRPr="00693DE7" w:rsidRDefault="000752AD" w:rsidP="000752AD">
      <w:pPr>
        <w:pStyle w:val="Ttulo1"/>
      </w:pPr>
      <w:bookmarkStart w:id="62" w:name="_Toc196482548"/>
      <w:r w:rsidRPr="00693DE7">
        <w:t>Justificativa da pesquisa</w:t>
      </w:r>
      <w:bookmarkEnd w:id="62"/>
    </w:p>
    <w:p w14:paraId="64364BBC" w14:textId="77777777" w:rsidR="000752AD" w:rsidRPr="00693DE7" w:rsidRDefault="000752AD" w:rsidP="000752AD">
      <w:r w:rsidRPr="00693DE7">
        <w:t xml:space="preserve">A maioria dos municípios do Brasil dispõe apenas de cadastros urbanos alfanuméricos convencionais, que consistem em registros baseados em descrições alfanuméricas, sem a incorporação de informações georreferenciadas. Essa limitação representa um obstáculo para a eficiência da administração pública, uma vez que o georreferenciamento — </w:t>
      </w:r>
      <w:r w:rsidRPr="00721B9F">
        <w:t xml:space="preserve">processo que associa objetos espaciais a coordenadas geodésicas </w:t>
      </w:r>
      <w:r w:rsidRPr="00693DE7">
        <w:t>— é fundamental para o planejamento urbano, a gestão de recursos e a tomada de decisões estratégicas.</w:t>
      </w:r>
    </w:p>
    <w:p w14:paraId="12045B9E" w14:textId="77777777" w:rsidR="000752AD" w:rsidRPr="00693DE7" w:rsidRDefault="000752AD" w:rsidP="000752AD">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4C3B7A97" w14:textId="77777777" w:rsidR="000752AD" w:rsidRPr="00693DE7" w:rsidRDefault="000752AD" w:rsidP="000752AD">
      <w:r w:rsidRPr="00693DE7">
        <w:t xml:space="preserve">Nos municípios que utilizam apenas cadastros alfanuméricos,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20DAC38E" w14:textId="77777777" w:rsidR="000752AD" w:rsidRPr="00693DE7" w:rsidRDefault="000752AD" w:rsidP="000752AD">
      <w:r w:rsidRPr="00693DE7">
        <w:t>Nesse contexto, fica evidente a necessidade de uma ferramenta que permita:</w:t>
      </w:r>
    </w:p>
    <w:p w14:paraId="038CEA1E" w14:textId="77777777" w:rsidR="000752AD" w:rsidRDefault="000752AD" w:rsidP="00BD3485">
      <w:pPr>
        <w:pStyle w:val="PargrafodaLista"/>
        <w:numPr>
          <w:ilvl w:val="0"/>
          <w:numId w:val="6"/>
        </w:numPr>
      </w:pPr>
      <w:r w:rsidRPr="00693DE7">
        <w:t>Identificar de forma visual os erros presentes no cadastro descritivo;</w:t>
      </w:r>
    </w:p>
    <w:p w14:paraId="4FFE37F8" w14:textId="77777777" w:rsidR="000752AD" w:rsidRDefault="000752AD" w:rsidP="00BD3485">
      <w:pPr>
        <w:pStyle w:val="PargrafodaLista"/>
        <w:numPr>
          <w:ilvl w:val="0"/>
          <w:numId w:val="6"/>
        </w:numPr>
      </w:pPr>
      <w:r w:rsidRPr="00CC08B2">
        <w:t>Criar objetos geográficos em escala a partir dos dados textuais, que possam ser georreferenciados com uma precisão razoável, custo baixo e de forma automatizada.</w:t>
      </w:r>
    </w:p>
    <w:p w14:paraId="66B61256" w14:textId="77777777" w:rsidR="000752AD" w:rsidRDefault="000752AD" w:rsidP="000752AD">
      <w:commentRangeStart w:id="63"/>
      <w:r w:rsidRPr="00217937">
        <w:rPr>
          <w:highlight w:val="yellow"/>
          <w:rPrChange w:id="64" w:author="Marco Aurélio Barbiero" w:date="2025-04-24T20:58:00Z" w16du:dateUtc="2025-04-24T23:58:00Z">
            <w:rPr/>
          </w:rPrChange>
        </w:rPr>
        <w:t>Este trabalho está em consonância com a área de concentração Gestão Territorial e a linha de pesquisa é a de Cadastro Territorial Multifinalitário.</w:t>
      </w:r>
      <w:commentRangeEnd w:id="63"/>
      <w:r w:rsidR="0022360A">
        <w:rPr>
          <w:rStyle w:val="Refdecomentrio"/>
        </w:rPr>
        <w:commentReference w:id="63"/>
      </w:r>
    </w:p>
    <w:p w14:paraId="71EA66FF" w14:textId="77777777" w:rsidR="000752AD" w:rsidRPr="00693DE7" w:rsidRDefault="000752AD" w:rsidP="000752AD">
      <w:pPr>
        <w:pStyle w:val="Ttulo3"/>
      </w:pPr>
      <w:bookmarkStart w:id="65" w:name="_Toc196482549"/>
      <w:r w:rsidRPr="00693DE7">
        <w:t>Objetivos</w:t>
      </w:r>
      <w:bookmarkEnd w:id="65"/>
      <w:r w:rsidRPr="00693DE7">
        <w:t xml:space="preserve"> </w:t>
      </w:r>
    </w:p>
    <w:p w14:paraId="487E4B35" w14:textId="77777777" w:rsidR="000752AD" w:rsidRPr="001C25FF" w:rsidRDefault="000752AD" w:rsidP="000752AD">
      <w:r w:rsidRPr="001C25FF">
        <w:t>O objetivo geral desta pesquisa é desenvolver uma metodologia para converter as descrições alfanuméricas de um cadastro em objetos geográficos e georreferenciá-los. Tendo como objetivos específicos</w:t>
      </w:r>
      <w:r>
        <w:t>:</w:t>
      </w:r>
    </w:p>
    <w:p w14:paraId="301812C9" w14:textId="77777777" w:rsidR="000752AD" w:rsidRPr="001C25FF" w:rsidRDefault="000752AD" w:rsidP="00BD3485">
      <w:pPr>
        <w:pStyle w:val="PargrafodaLista"/>
        <w:numPr>
          <w:ilvl w:val="0"/>
          <w:numId w:val="7"/>
        </w:numPr>
      </w:pPr>
      <w:r w:rsidRPr="001C25FF">
        <w:t xml:space="preserve">Realizar o reconhecimento óptico de caracteres (OCR) dos manuais do CIATA para gerar documentos PDF indexáveis; </w:t>
      </w:r>
    </w:p>
    <w:p w14:paraId="26957D64" w14:textId="77777777" w:rsidR="000752AD" w:rsidRPr="001C25FF" w:rsidRDefault="000752AD" w:rsidP="00BD3485">
      <w:pPr>
        <w:pStyle w:val="PargrafodaLista"/>
        <w:numPr>
          <w:ilvl w:val="0"/>
          <w:numId w:val="7"/>
        </w:numPr>
      </w:pPr>
      <w:r w:rsidRPr="001C25FF">
        <w:t xml:space="preserve">Definir o conjunto mínimo de atributos textuais necessários para a criação de imagens representativas da distribuição da malha de lotes urbanas; </w:t>
      </w:r>
    </w:p>
    <w:p w14:paraId="4FF82D09" w14:textId="77777777" w:rsidR="000752AD" w:rsidRPr="001C25FF" w:rsidRDefault="000752AD" w:rsidP="00BD3485">
      <w:pPr>
        <w:pStyle w:val="PargrafodaLista"/>
        <w:numPr>
          <w:ilvl w:val="0"/>
          <w:numId w:val="7"/>
        </w:numPr>
      </w:pPr>
      <w:r w:rsidRPr="001C25FF">
        <w:lastRenderedPageBreak/>
        <w:t>Identificar métodos que permitam validar e complementar dados das bases alfanuméricas.</w:t>
      </w:r>
    </w:p>
    <w:p w14:paraId="7EE48596" w14:textId="77777777" w:rsidR="000752AD" w:rsidRPr="00693DE7" w:rsidRDefault="000752AD" w:rsidP="000752AD">
      <w:pPr>
        <w:rPr>
          <w:rFonts w:eastAsiaTheme="majorEastAsia" w:cstheme="majorBidi"/>
          <w:b/>
          <w:caps/>
          <w:szCs w:val="32"/>
        </w:rPr>
      </w:pPr>
      <w:r w:rsidRPr="00693DE7">
        <w:br w:type="page"/>
      </w:r>
    </w:p>
    <w:p w14:paraId="1FE5CB19" w14:textId="77777777" w:rsidR="000752AD" w:rsidRPr="00693DE7" w:rsidRDefault="000752AD" w:rsidP="000752AD">
      <w:pPr>
        <w:pStyle w:val="Ttulo1"/>
      </w:pPr>
      <w:bookmarkStart w:id="66" w:name="_Toc196482550"/>
      <w:r w:rsidRPr="00693DE7">
        <w:lastRenderedPageBreak/>
        <w:t>fundamentação teórica</w:t>
      </w:r>
      <w:bookmarkEnd w:id="66"/>
    </w:p>
    <w:p w14:paraId="4DAD3E72" w14:textId="77777777" w:rsidR="000752AD" w:rsidRPr="00693DE7" w:rsidRDefault="000752AD" w:rsidP="000752AD">
      <w:r w:rsidRPr="002D7149">
        <w:t>Nas pesquisas bibliográfica e documental, foram analisados trabalhos acadêmicos, livros e documentos que tratam do Cadastro Territorial Urbano, do Projeto CIATA, do CNEFE (Cadastro Nacional de Endereços para Fins Estatísticos)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0A417661" w14:textId="77777777" w:rsidR="000752AD" w:rsidRPr="00693DE7" w:rsidRDefault="000752AD" w:rsidP="000752AD">
      <w:pPr>
        <w:pStyle w:val="Ttulo2"/>
      </w:pPr>
      <w:bookmarkStart w:id="67" w:name="_Toc196482551"/>
      <w:r w:rsidRPr="00693DE7">
        <w:t>O CIATA</w:t>
      </w:r>
      <w:bookmarkEnd w:id="67"/>
    </w:p>
    <w:p w14:paraId="0C672E59" w14:textId="111D5062" w:rsidR="000752AD" w:rsidRPr="00693DE7" w:rsidRDefault="000752AD" w:rsidP="000752AD">
      <w:r w:rsidRPr="00693DE7">
        <w:t xml:space="preserve">O Projeto CIATA (Convênio de Incentivo ao Aperfeiçoamento Técnico) </w:t>
      </w:r>
      <w:r w:rsidRPr="00693DE7">
        <w:fldChar w:fldCharType="begin"/>
      </w:r>
      <w:r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fldChar w:fldCharType="separate"/>
      </w:r>
      <w:r w:rsidRPr="00693DE7">
        <w:rPr>
          <w:rFonts w:cs="Arial"/>
        </w:rPr>
        <w:t>(MF-CIATA, 1979)</w:t>
      </w:r>
      <w:r w:rsidRPr="00693DE7">
        <w:fldChar w:fldCharType="end"/>
      </w:r>
      <w:r w:rsidRPr="00693DE7">
        <w:t xml:space="preserve"> é considerado a primeira iniciativa de criação de uma metodologia de organização de cadastros urbanos do Brasil. Mais do que uma simples modelagem dos dados</w:t>
      </w:r>
      <w:ins w:id="68" w:author="Carlos" w:date="2025-03-09T09:07:00Z">
        <w:r w:rsidRPr="00693DE7">
          <w:t>,</w:t>
        </w:r>
      </w:ins>
      <w:r w:rsidRPr="00693DE7">
        <w:t xml:space="preserve"> o projeto lançou as bases para o desenvolvimento de quase todos os cadastros automatizados atuais. Pode-se dizer que, guardadas as diferenças tecnológicas de cada época, o CIATA foi um </w:t>
      </w:r>
      <w:commentRangeStart w:id="69"/>
      <w:del w:id="70" w:author="Marco Aurélio Barbiero" w:date="2025-04-25T08:21:00Z" w16du:dateUtc="2025-04-25T11:21:00Z">
        <w:r w:rsidRPr="00693DE7" w:rsidDel="00602682">
          <w:delText xml:space="preserve">precursor </w:delText>
        </w:r>
        <w:commentRangeEnd w:id="69"/>
        <w:r w:rsidR="007B58EC" w:rsidDel="00602682">
          <w:rPr>
            <w:rStyle w:val="Refdecomentrio"/>
          </w:rPr>
          <w:commentReference w:id="69"/>
        </w:r>
      </w:del>
      <w:ins w:id="71" w:author="Marco Aurélio Barbiero" w:date="2025-04-25T08:21:00Z" w16du:dateUtc="2025-04-25T11:21:00Z">
        <w:r w:rsidR="00602682">
          <w:t xml:space="preserve">antecessor </w:t>
        </w:r>
      </w:ins>
      <w:r w:rsidRPr="00693DE7">
        <w:t xml:space="preserve">do LADM (ISO 19.152 - </w:t>
      </w:r>
      <w:r w:rsidRPr="00693DE7">
        <w:rPr>
          <w:i/>
        </w:rPr>
        <w:t>Land Administration Domain Model</w:t>
      </w:r>
      <w:r w:rsidRPr="00693DE7">
        <w:t xml:space="preserve">). </w:t>
      </w:r>
    </w:p>
    <w:p w14:paraId="6D69CE44" w14:textId="77777777" w:rsidR="000752AD" w:rsidRPr="00693DE7" w:rsidRDefault="000752AD" w:rsidP="000752AD">
      <w:r w:rsidRPr="00693DE7">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Pr="00693DE7">
        <w:t>.</w:t>
      </w:r>
    </w:p>
    <w:p w14:paraId="0F1B00EA" w14:textId="77777777" w:rsidR="000752AD" w:rsidRPr="00693DE7" w:rsidRDefault="000752AD" w:rsidP="000752AD">
      <w:r w:rsidRPr="00693DE7">
        <w:t xml:space="preserve">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 </w:t>
      </w:r>
      <w:r w:rsidRPr="00693DE7">
        <w:fldChar w:fldCharType="begin"/>
      </w:r>
      <w:r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t>.</w:t>
      </w:r>
    </w:p>
    <w:p w14:paraId="19FECE60" w14:textId="77777777" w:rsidR="000752AD" w:rsidRPr="00693DE7" w:rsidRDefault="000752AD" w:rsidP="000752AD">
      <w:pPr>
        <w:pStyle w:val="Ttulo3"/>
        <w:rPr>
          <w:rFonts w:eastAsiaTheme="minorHAnsi"/>
        </w:rPr>
      </w:pPr>
      <w:bookmarkStart w:id="72" w:name="_Toc183090298"/>
      <w:bookmarkStart w:id="73" w:name="_Toc196482552"/>
      <w:r w:rsidRPr="00693DE7">
        <w:t>Modelo conceitual</w:t>
      </w:r>
      <w:bookmarkEnd w:id="72"/>
      <w:r w:rsidRPr="00693DE7">
        <w:t xml:space="preserve"> do CIATA</w:t>
      </w:r>
      <w:bookmarkEnd w:id="73"/>
    </w:p>
    <w:p w14:paraId="5F4009A5" w14:textId="77777777" w:rsidR="000752AD" w:rsidRPr="00693DE7" w:rsidRDefault="000752AD" w:rsidP="000752AD">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w:t>
      </w:r>
      <w:r w:rsidRPr="00693DE7">
        <w:lastRenderedPageBreak/>
        <w:t xml:space="preserve">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xml:space="preserve">, o projeto repassava rotinas para a prefeitura, incluindo atualização cadastral, tratamento e lançamento </w:t>
      </w:r>
      <w:r w:rsidRPr="00693DE7">
        <w:fldChar w:fldCharType="begin"/>
      </w:r>
      <w:r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rPr>
          <w:rFonts w:cs="Arial"/>
        </w:rPr>
        <w:t>.</w:t>
      </w:r>
    </w:p>
    <w:p w14:paraId="36BEF7CD" w14:textId="77777777" w:rsidR="000752AD" w:rsidRPr="00693DE7" w:rsidRDefault="000752AD" w:rsidP="000752AD">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7354CC9" w14:textId="77777777" w:rsidR="000752AD" w:rsidRPr="00693DE7" w:rsidRDefault="000752AD" w:rsidP="000752AD">
      <w:r w:rsidRPr="00693DE7">
        <w:t>Mesmo quando havia possibilidade de processamento eletrônico, as fichas eram preenchidas manualmente e depois enviadas a centros onde os dados eram digitados em equipamentos off-line para depois serem processados.</w:t>
      </w:r>
    </w:p>
    <w:p w14:paraId="32CFA8A4" w14:textId="77777777" w:rsidR="000752AD" w:rsidRPr="00693DE7" w:rsidRDefault="000752AD" w:rsidP="000752AD">
      <w:pPr>
        <w:pStyle w:val="Ttulo3"/>
      </w:pPr>
      <w:bookmarkStart w:id="74" w:name="_Toc183090299"/>
      <w:bookmarkStart w:id="75" w:name="_Ref191671060"/>
      <w:bookmarkStart w:id="76" w:name="_Toc196482553"/>
      <w:r w:rsidRPr="00693DE7">
        <w:t>Contexto Histórico e T</w:t>
      </w:r>
      <w:bookmarkEnd w:id="74"/>
      <w:r w:rsidRPr="00693DE7">
        <w:t>ecnológico do CIATA</w:t>
      </w:r>
      <w:bookmarkEnd w:id="75"/>
      <w:bookmarkEnd w:id="76"/>
    </w:p>
    <w:p w14:paraId="63856B73" w14:textId="77777777" w:rsidR="000752AD" w:rsidRPr="00693DE7" w:rsidRDefault="000752AD" w:rsidP="000752AD">
      <w:r w:rsidRPr="00693DE7">
        <w:t xml:space="preserve">Os altos custos dos equipamentos e a escassez de mão de obra especializada nos anos 1970 e 1980, quando a computação eletrônica ainda estava em seus primórdios, influenciaram as características do Projeto CIATA. </w:t>
      </w:r>
    </w:p>
    <w:p w14:paraId="10780CBF" w14:textId="77777777" w:rsidR="000752AD" w:rsidRPr="00693DE7" w:rsidRDefault="000752AD" w:rsidP="000752AD">
      <w:pPr>
        <w:pStyle w:val="Ttulo4"/>
      </w:pPr>
      <w:bookmarkStart w:id="77" w:name="_Toc183090300"/>
      <w:bookmarkStart w:id="78" w:name="_Toc196482554"/>
      <w:r w:rsidRPr="00693DE7">
        <w:t>Custo dos equipamentos</w:t>
      </w:r>
      <w:bookmarkEnd w:id="77"/>
      <w:bookmarkEnd w:id="78"/>
    </w:p>
    <w:p w14:paraId="688DB96D" w14:textId="77777777" w:rsidR="000752AD" w:rsidRPr="00693DE7" w:rsidRDefault="000752AD" w:rsidP="000752AD">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 </w:t>
      </w:r>
      <w:r w:rsidRPr="00693DE7">
        <w:fldChar w:fldCharType="begin"/>
      </w:r>
      <w:r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Pr="00693DE7">
        <w:t>.</w:t>
      </w:r>
    </w:p>
    <w:p w14:paraId="200F73B9" w14:textId="77777777" w:rsidR="000752AD" w:rsidRPr="00693DE7" w:rsidRDefault="000752AD" w:rsidP="000752AD">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0BD753FB" w14:textId="1A878173" w:rsidR="000752AD" w:rsidRPr="00693DE7" w:rsidRDefault="000752AD" w:rsidP="000752AD">
      <w:pPr>
        <w:rPr>
          <w:rFonts w:cs="Arial"/>
          <w:szCs w:val="24"/>
        </w:rPr>
      </w:pPr>
      <w:r w:rsidRPr="00693DE7">
        <w:t>Devido aos custo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5EBD7A81" w14:textId="77777777" w:rsidR="000752AD" w:rsidRPr="00693DE7" w:rsidRDefault="000752AD" w:rsidP="000752AD">
      <w:pPr>
        <w:pStyle w:val="Ttulo4"/>
      </w:pPr>
      <w:bookmarkStart w:id="79" w:name="_Toc183090301"/>
      <w:bookmarkStart w:id="80" w:name="_Toc196482555"/>
      <w:r w:rsidRPr="00693DE7">
        <w:lastRenderedPageBreak/>
        <w:t>Memória secundária LIMITADA</w:t>
      </w:r>
      <w:bookmarkEnd w:id="79"/>
      <w:bookmarkEnd w:id="80"/>
    </w:p>
    <w:p w14:paraId="26119B27" w14:textId="77777777" w:rsidR="000752AD" w:rsidRPr="00693DE7" w:rsidRDefault="000752AD" w:rsidP="000752AD">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0C79FD6A" w14:textId="77777777" w:rsidR="000752AD" w:rsidRPr="00693DE7" w:rsidRDefault="000752AD" w:rsidP="000752AD">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EFB819B" w14:textId="77777777" w:rsidR="000752AD" w:rsidRPr="00693DE7" w:rsidRDefault="000752AD" w:rsidP="000752AD">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51A7F6B1" w14:textId="77777777" w:rsidR="000752AD" w:rsidRPr="00693DE7" w:rsidRDefault="000752AD" w:rsidP="000752AD">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33AFC6E8" w14:textId="77777777" w:rsidR="000752AD" w:rsidRPr="00693DE7" w:rsidRDefault="000752AD" w:rsidP="000752AD">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Pr="00693DE7">
        <w:fldChar w:fldCharType="begin"/>
      </w:r>
      <w:r w:rsidRPr="00693DE7">
        <w:instrText xml:space="preserve"> REF _Ref192485580 \h </w:instrText>
      </w:r>
      <w:r w:rsidRPr="00693DE7">
        <w:fldChar w:fldCharType="separate"/>
      </w:r>
      <w:r w:rsidRPr="00693DE7">
        <w:t xml:space="preserve">Tabela </w:t>
      </w:r>
      <w:r>
        <w:rPr>
          <w:noProof/>
        </w:rPr>
        <w:t>2</w:t>
      </w:r>
      <w:r w:rsidRPr="00693DE7">
        <w:fldChar w:fldCharType="end"/>
      </w:r>
      <w:r w:rsidRPr="00693DE7">
        <w:t xml:space="preserve"> e</w:t>
      </w:r>
      <w:r>
        <w:t xml:space="preserve"> </w:t>
      </w:r>
      <w:r>
        <w:fldChar w:fldCharType="begin"/>
      </w:r>
      <w:r>
        <w:instrText xml:space="preserve"> REF _Ref192830144 \h </w:instrText>
      </w:r>
      <w:r>
        <w:fldChar w:fldCharType="separate"/>
      </w:r>
      <w:r w:rsidRPr="00693DE7">
        <w:t xml:space="preserve">Figura </w:t>
      </w:r>
      <w:r>
        <w:rPr>
          <w:noProof/>
        </w:rPr>
        <w:t>1</w:t>
      </w:r>
      <w:r>
        <w:fldChar w:fldCharType="end"/>
      </w:r>
      <w:r w:rsidRPr="00693DE7">
        <w:t>).</w:t>
      </w:r>
    </w:p>
    <w:p w14:paraId="796E8D9E" w14:textId="77777777" w:rsidR="000752AD" w:rsidRPr="00693DE7" w:rsidRDefault="000752AD" w:rsidP="000752AD">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nos dias atuais, ela era comum na época da implementação do CIATA.</w:t>
      </w:r>
    </w:p>
    <w:p w14:paraId="213BD059" w14:textId="77777777" w:rsidR="000752AD" w:rsidRPr="00693DE7" w:rsidRDefault="000752AD" w:rsidP="000752AD">
      <w:pPr>
        <w:pStyle w:val="Legenda"/>
      </w:pPr>
    </w:p>
    <w:p w14:paraId="0EB4BA2E" w14:textId="77777777" w:rsidR="000752AD" w:rsidRPr="00693DE7" w:rsidRDefault="000752AD" w:rsidP="000752AD">
      <w:pPr>
        <w:pStyle w:val="Legenda"/>
      </w:pPr>
      <w:bookmarkStart w:id="81" w:name="_Ref192485580"/>
      <w:r w:rsidRPr="00693DE7">
        <w:t xml:space="preserve">Tabela </w:t>
      </w:r>
      <w:r>
        <w:fldChar w:fldCharType="begin"/>
      </w:r>
      <w:r>
        <w:instrText xml:space="preserve"> SEQ Tabela \* ARABIC </w:instrText>
      </w:r>
      <w:r>
        <w:fldChar w:fldCharType="separate"/>
      </w:r>
      <w:r>
        <w:rPr>
          <w:noProof/>
        </w:rPr>
        <w:t>2</w:t>
      </w:r>
      <w:r>
        <w:rPr>
          <w:noProof/>
        </w:rPr>
        <w:fldChar w:fldCharType="end"/>
      </w:r>
      <w:bookmarkEnd w:id="81"/>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0752AD" w:rsidRPr="00693DE7" w14:paraId="0473991B"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6573401"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1A72D42C"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42424C3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Descrição</w:t>
            </w:r>
          </w:p>
        </w:tc>
      </w:tr>
      <w:tr w:rsidR="000752AD" w:rsidRPr="00693DE7" w14:paraId="3620F045"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1C54539"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7FD802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032B7B2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0752AD" w:rsidRPr="00693DE7" w14:paraId="68C4D548"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8AE6422"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4544276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62A82CA0"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0752AD" w:rsidRPr="00693DE7" w14:paraId="51AA339F"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2371F3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77B58F0B"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B3D81D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0752AD" w:rsidRPr="00693DE7" w14:paraId="5F8D89C7"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8B4EE7"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405EBC3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D67BB6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0752AD" w:rsidRPr="00693DE7" w14:paraId="79151C0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53EB80F1"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CBE7BB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029DC181"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39E1DC51" w14:textId="77777777" w:rsidR="000752AD" w:rsidRPr="00693DE7" w:rsidRDefault="000752AD" w:rsidP="000752AD">
      <w:pPr>
        <w:pStyle w:val="Legenda"/>
      </w:pPr>
    </w:p>
    <w:p w14:paraId="28CDE5D2" w14:textId="77777777" w:rsidR="000752AD" w:rsidRPr="00693DE7" w:rsidRDefault="000752AD" w:rsidP="000752AD">
      <w:pPr>
        <w:pStyle w:val="Legenda"/>
      </w:pPr>
      <w:bookmarkStart w:id="82" w:name="_Ref192830144"/>
      <w:bookmarkStart w:id="83" w:name="_Ref182853822"/>
      <w:r w:rsidRPr="00693DE7">
        <w:t xml:space="preserve">Figura </w:t>
      </w:r>
      <w:r>
        <w:fldChar w:fldCharType="begin"/>
      </w:r>
      <w:r>
        <w:instrText xml:space="preserve"> SEQ Figura \* ARABIC </w:instrText>
      </w:r>
      <w:r>
        <w:fldChar w:fldCharType="separate"/>
      </w:r>
      <w:r>
        <w:rPr>
          <w:noProof/>
        </w:rPr>
        <w:t>1</w:t>
      </w:r>
      <w:r>
        <w:rPr>
          <w:noProof/>
        </w:rPr>
        <w:fldChar w:fldCharType="end"/>
      </w:r>
      <w:bookmarkEnd w:id="82"/>
      <w:r w:rsidRPr="00693DE7">
        <w:t>:Trecho do manual do CIATA</w:t>
      </w:r>
      <w:bookmarkEnd w:id="83"/>
    </w:p>
    <w:tbl>
      <w:tblPr>
        <w:tblStyle w:val="Tabelacomgrade"/>
        <w:tblW w:w="0" w:type="auto"/>
        <w:tblLook w:val="04A0" w:firstRow="1" w:lastRow="0" w:firstColumn="1" w:lastColumn="0" w:noHBand="0" w:noVBand="1"/>
      </w:tblPr>
      <w:tblGrid>
        <w:gridCol w:w="9061"/>
      </w:tblGrid>
      <w:tr w:rsidR="000752AD" w:rsidRPr="00693DE7" w14:paraId="71CCE04B" w14:textId="77777777" w:rsidTr="000643CA">
        <w:tc>
          <w:tcPr>
            <w:tcW w:w="9061" w:type="dxa"/>
          </w:tcPr>
          <w:p w14:paraId="7DF66D52" w14:textId="77777777" w:rsidR="000752AD" w:rsidRPr="00693DE7" w:rsidRDefault="000752AD" w:rsidP="000643CA">
            <w:pPr>
              <w:ind w:firstLine="0"/>
              <w:rPr>
                <w:rFonts w:cs="Arial"/>
                <w:szCs w:val="24"/>
              </w:rPr>
            </w:pPr>
            <w:r w:rsidRPr="00693DE7">
              <w:rPr>
                <w:rFonts w:cs="Arial"/>
                <w:noProof/>
                <w:szCs w:val="24"/>
                <w:lang w:eastAsia="pt-BR"/>
              </w:rPr>
              <w:drawing>
                <wp:inline distT="0" distB="0" distL="0" distR="0" wp14:anchorId="387F105E" wp14:editId="7DA3B98A">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5BC580AD" w14:textId="77777777" w:rsidR="000752AD" w:rsidRPr="00693DE7" w:rsidRDefault="000752AD" w:rsidP="000752AD">
      <w:pPr>
        <w:rPr>
          <w:rFonts w:cs="Arial"/>
          <w:szCs w:val="24"/>
        </w:rPr>
      </w:pPr>
      <w:r w:rsidRPr="00693DE7">
        <w:rPr>
          <w:rFonts w:cs="Arial"/>
          <w:szCs w:val="24"/>
        </w:rPr>
        <w:t>A escassez de memória secundária também definiu outros aspectos dos campos:</w:t>
      </w:r>
    </w:p>
    <w:p w14:paraId="42E6482F" w14:textId="77777777" w:rsidR="000752AD" w:rsidRPr="00693DE7" w:rsidRDefault="000752AD" w:rsidP="000752AD">
      <w:pPr>
        <w:rPr>
          <w:rFonts w:cs="Arial"/>
          <w:szCs w:val="24"/>
        </w:rPr>
      </w:pPr>
      <w:r w:rsidRPr="00693DE7">
        <w:rPr>
          <w:rFonts w:cs="Arial"/>
          <w:szCs w:val="24"/>
        </w:rPr>
        <w:t>Uso de campos de tamanho fixo;</w:t>
      </w:r>
    </w:p>
    <w:p w14:paraId="176C1D07" w14:textId="77777777" w:rsidR="000752AD" w:rsidRPr="00693DE7" w:rsidRDefault="000752AD" w:rsidP="000752AD">
      <w:pPr>
        <w:rPr>
          <w:rFonts w:cs="Arial"/>
          <w:szCs w:val="24"/>
        </w:rPr>
      </w:pPr>
      <w:r w:rsidRPr="00693DE7">
        <w:rPr>
          <w:rFonts w:cs="Arial"/>
          <w:szCs w:val="24"/>
        </w:rPr>
        <w:t>Uso de códigos em vez de descrições;</w:t>
      </w:r>
    </w:p>
    <w:p w14:paraId="29A242E0" w14:textId="77777777" w:rsidR="000752AD" w:rsidRPr="00693DE7" w:rsidRDefault="000752AD" w:rsidP="000752AD">
      <w:pPr>
        <w:rPr>
          <w:rFonts w:cs="Arial"/>
          <w:szCs w:val="24"/>
        </w:rPr>
      </w:pPr>
      <w:r w:rsidRPr="00693DE7">
        <w:rPr>
          <w:rFonts w:cs="Arial"/>
          <w:szCs w:val="24"/>
        </w:rPr>
        <w:t>Ausência de formatação.</w:t>
      </w:r>
    </w:p>
    <w:p w14:paraId="50EC6118" w14:textId="77777777" w:rsidR="000752AD" w:rsidRPr="00693DE7" w:rsidRDefault="000752AD" w:rsidP="000752AD">
      <w:pPr>
        <w:pStyle w:val="Ttulo4"/>
      </w:pPr>
      <w:bookmarkStart w:id="84" w:name="_Toc183090302"/>
      <w:bookmarkStart w:id="85" w:name="_Toc196482556"/>
      <w:r w:rsidRPr="00693DE7">
        <w:t>Linguagens de programação Pré-SGBDs</w:t>
      </w:r>
      <w:bookmarkEnd w:id="84"/>
      <w:bookmarkEnd w:id="85"/>
    </w:p>
    <w:p w14:paraId="1755A7C5" w14:textId="77777777" w:rsidR="000752AD" w:rsidRPr="00693DE7" w:rsidRDefault="000752AD" w:rsidP="000752AD">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4C11E012" w14:textId="77777777" w:rsidR="000752AD" w:rsidRPr="00693DE7" w:rsidRDefault="000752AD" w:rsidP="000752AD">
      <w:r w:rsidRPr="00693DE7">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64CDF285" w14:textId="77777777" w:rsidR="000752AD" w:rsidRPr="00693DE7" w:rsidRDefault="000752AD" w:rsidP="000752AD">
      <w:r w:rsidRPr="00693DE7">
        <w:t>Por ser um projeto anterior à popularização dos SGBDs, a modelagem de dados do CIATA foi feita considerando que toda a informação deveria ser guardada em um registro de tamanho fixo. É provável que as primeiras versões do projeto utilizassem um único arquivo para armazenar todas as informações sobre os imóveis.</w:t>
      </w:r>
    </w:p>
    <w:p w14:paraId="4BDDCC4E" w14:textId="77777777" w:rsidR="000752AD" w:rsidRPr="00693DE7" w:rsidRDefault="000752AD" w:rsidP="000752AD">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16F3AD12" w14:textId="77777777" w:rsidR="000752AD" w:rsidRPr="00693DE7" w:rsidRDefault="000752AD" w:rsidP="000752AD">
      <w:pPr>
        <w:pStyle w:val="Ttulo3"/>
      </w:pPr>
      <w:bookmarkStart w:id="86" w:name="_Toc196482557"/>
      <w:r w:rsidRPr="00693DE7">
        <w:t xml:space="preserve">O CIATA e o </w:t>
      </w:r>
      <w:r w:rsidRPr="00693DE7">
        <w:rPr>
          <w:i/>
        </w:rPr>
        <w:t>Fit-For-Purpose</w:t>
      </w:r>
      <w:bookmarkEnd w:id="86"/>
      <w:r w:rsidRPr="00693DE7">
        <w:t xml:space="preserve"> </w:t>
      </w:r>
    </w:p>
    <w:p w14:paraId="1D435220" w14:textId="77777777" w:rsidR="000752AD" w:rsidRPr="00693DE7" w:rsidRDefault="000752AD" w:rsidP="000752AD">
      <w:r w:rsidRPr="00693DE7">
        <w:t xml:space="preserve">O conceito de </w:t>
      </w:r>
      <w:r w:rsidRPr="00693DE7">
        <w:rPr>
          <w:i/>
        </w:rPr>
        <w:t>Fit-For-Purpose</w:t>
      </w:r>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AB24D26" w14:textId="77777777" w:rsidR="000752AD" w:rsidRPr="00693DE7" w:rsidRDefault="000752AD" w:rsidP="000752AD">
      <w:r w:rsidRPr="00693DE7">
        <w:t xml:space="preserve">Diferentemente das abordagens tradicionais, que frequentemente impõem padrões técnicos rígidos e dispendiosos, o </w:t>
      </w:r>
      <w:r w:rsidRPr="00693DE7">
        <w:rPr>
          <w:i/>
          <w:iCs/>
        </w:rPr>
        <w:t>Fit-For-Purpose</w:t>
      </w:r>
      <w:r w:rsidRPr="00693DE7">
        <w:t xml:space="preserve"> prioriza a eficiência, acessibilidade e celeridade. Isso significa adotar métodos e tecnologias que sejam adequados ao propósito, em vez de seguir modelos predefinidos que muitas vezes são incompatíveis com a realidade local.</w:t>
      </w:r>
    </w:p>
    <w:p w14:paraId="65467522" w14:textId="77777777" w:rsidR="000752AD" w:rsidRPr="00693DE7" w:rsidRDefault="000752AD" w:rsidP="000752AD">
      <w:r w:rsidRPr="00693DE7">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 </w:t>
      </w:r>
      <w:commentRangeStart w:id="87"/>
      <w:r w:rsidRPr="00693DE7">
        <w:t>(Enemark; McLaren; Lemmen, 2021).</w:t>
      </w:r>
      <w:commentRangeEnd w:id="87"/>
      <w:r w:rsidR="006F0615">
        <w:rPr>
          <w:rStyle w:val="Refdecomentrio"/>
        </w:rPr>
        <w:commentReference w:id="87"/>
      </w:r>
    </w:p>
    <w:p w14:paraId="5B087A62" w14:textId="77777777" w:rsidR="000752AD" w:rsidRPr="00693DE7" w:rsidRDefault="000752AD" w:rsidP="000752AD">
      <w:r w:rsidRPr="00693DE7">
        <w:t xml:space="preserve">Ao relacionar o CIATA com o conceito de </w:t>
      </w:r>
      <w:r w:rsidRPr="00693DE7">
        <w:rPr>
          <w:i/>
        </w:rPr>
        <w:t>Fit-For-Purpose</w:t>
      </w:r>
      <w:r w:rsidRPr="00693DE7">
        <w:t>, é possível identificar algumas características em comum:</w:t>
      </w:r>
    </w:p>
    <w:p w14:paraId="6F4BE40E" w14:textId="77777777" w:rsidR="000752AD" w:rsidRPr="00693DE7" w:rsidRDefault="000752AD" w:rsidP="000752AD">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4D78E0DA" w14:textId="77777777" w:rsidR="000752AD" w:rsidRPr="00693DE7" w:rsidRDefault="000752AD" w:rsidP="000752AD">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3156D719" w14:textId="77777777" w:rsidR="000752AD" w:rsidRPr="00693DE7" w:rsidRDefault="000752AD" w:rsidP="000752AD">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w:t>
      </w:r>
      <w:r w:rsidRPr="00693DE7">
        <w:lastRenderedPageBreak/>
        <w:t>funcionalidades, incluindo sua integração como uma camada dentro de um Cadastro Territorial Multifinalitário (CTM).</w:t>
      </w:r>
    </w:p>
    <w:p w14:paraId="6B86B3FE" w14:textId="77777777" w:rsidR="000752AD" w:rsidRPr="00693DE7" w:rsidRDefault="000752AD" w:rsidP="000752AD">
      <w:pPr>
        <w:pStyle w:val="Ttulo3"/>
      </w:pPr>
      <w:bookmarkStart w:id="88" w:name="_Toc183090305"/>
      <w:bookmarkStart w:id="89" w:name="_Toc196482558"/>
      <w:r w:rsidRPr="00693DE7">
        <w:t xml:space="preserve">O CIATA e o </w:t>
      </w:r>
      <w:commentRangeStart w:id="90"/>
      <w:r w:rsidRPr="00693DE7">
        <w:t>LADM</w:t>
      </w:r>
      <w:bookmarkEnd w:id="88"/>
      <w:commentRangeEnd w:id="90"/>
      <w:r w:rsidR="009E2117">
        <w:rPr>
          <w:rStyle w:val="Refdecomentrio"/>
          <w:rFonts w:eastAsiaTheme="minorHAnsi" w:cstheme="minorBidi"/>
          <w:b w:val="0"/>
        </w:rPr>
        <w:commentReference w:id="90"/>
      </w:r>
      <w:bookmarkEnd w:id="89"/>
    </w:p>
    <w:p w14:paraId="29B41647" w14:textId="77777777" w:rsidR="000752AD" w:rsidRPr="00693DE7" w:rsidRDefault="000752AD" w:rsidP="000752AD">
      <w:pPr>
        <w:rPr>
          <w:lang w:eastAsia="pt-BR"/>
        </w:rPr>
      </w:pPr>
      <w:r w:rsidRPr="00693DE7">
        <w:rPr>
          <w:lang w:eastAsia="pt-BR"/>
        </w:rPr>
        <w:t xml:space="preserve">O LADM, sigla para </w:t>
      </w:r>
      <w:r w:rsidRPr="00693DE7">
        <w:rPr>
          <w:i/>
          <w:iCs/>
          <w:lang w:eastAsia="pt-BR"/>
        </w:rPr>
        <w:t>Land Administration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7CC77722" w14:textId="77777777" w:rsidR="000752AD" w:rsidRPr="00693DE7" w:rsidRDefault="000752AD" w:rsidP="000752AD">
      <w:pPr>
        <w:rPr>
          <w:lang w:eastAsia="pt-BR"/>
        </w:rPr>
      </w:pPr>
      <w:r w:rsidRPr="00693DE7">
        <w:rPr>
          <w:lang w:eastAsia="pt-BR"/>
        </w:rPr>
        <w:t>A contribuição mais visível do LADM é o conjunto de diagramas UML (</w:t>
      </w:r>
      <w:r w:rsidRPr="00693DE7">
        <w:rPr>
          <w:i/>
          <w:lang w:eastAsia="pt-BR"/>
        </w:rPr>
        <w:t>Unified Modeling Language</w:t>
      </w:r>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0B324F49" w14:textId="77777777" w:rsidR="000752AD" w:rsidRPr="00693DE7" w:rsidRDefault="000752AD" w:rsidP="000752AD">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241867C8" w14:textId="77777777" w:rsidR="000752AD" w:rsidRPr="00693DE7" w:rsidRDefault="000752AD" w:rsidP="000752AD">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57522957"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Pr="00693DE7">
        <w:t xml:space="preserve">Figura </w:t>
      </w:r>
      <w:r>
        <w:rPr>
          <w:noProof/>
        </w:rPr>
        <w:t>2</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Pr="00693DE7">
        <w:rPr>
          <w:lang w:eastAsia="pt-BR"/>
        </w:rPr>
        <w:fldChar w:fldCharType="begin"/>
      </w:r>
      <w:r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Pr="00693DE7">
        <w:rPr>
          <w:lang w:eastAsia="pt-BR"/>
        </w:rPr>
        <w:fldChar w:fldCharType="separate"/>
      </w:r>
      <w:r w:rsidRPr="00693DE7">
        <w:rPr>
          <w:rFonts w:cs="Arial"/>
        </w:rPr>
        <w:t>(IBM RS Architect Std 7.5.5, 2021)</w:t>
      </w:r>
      <w:r w:rsidRPr="00693DE7">
        <w:rPr>
          <w:lang w:eastAsia="pt-BR"/>
        </w:rPr>
        <w:fldChar w:fldCharType="end"/>
      </w:r>
      <w:r w:rsidRPr="00693DE7">
        <w:rPr>
          <w:lang w:eastAsia="pt-BR"/>
        </w:rPr>
        <w:t>.</w:t>
      </w:r>
    </w:p>
    <w:p w14:paraId="0608C59A" w14:textId="77777777" w:rsidR="000752AD" w:rsidRPr="00693DE7" w:rsidRDefault="000752AD" w:rsidP="000752AD">
      <w:pPr>
        <w:pStyle w:val="Legenda"/>
      </w:pPr>
      <w:bookmarkStart w:id="91" w:name="_Ref184328056"/>
      <w:r w:rsidRPr="00693DE7">
        <w:lastRenderedPageBreak/>
        <w:t xml:space="preserve">Figura </w:t>
      </w:r>
      <w:r>
        <w:fldChar w:fldCharType="begin"/>
      </w:r>
      <w:r>
        <w:instrText xml:space="preserve"> SEQ Figura \* ARABIC </w:instrText>
      </w:r>
      <w:r>
        <w:fldChar w:fldCharType="separate"/>
      </w:r>
      <w:r>
        <w:rPr>
          <w:noProof/>
        </w:rPr>
        <w:t>2</w:t>
      </w:r>
      <w:r>
        <w:rPr>
          <w:noProof/>
        </w:rPr>
        <w:fldChar w:fldCharType="end"/>
      </w:r>
      <w:bookmarkEnd w:id="91"/>
      <w:r w:rsidRPr="00693DE7">
        <w:t>: Exemplo de diagrama UML</w:t>
      </w:r>
    </w:p>
    <w:tbl>
      <w:tblPr>
        <w:tblStyle w:val="Tabelacomgrade"/>
        <w:tblW w:w="0" w:type="auto"/>
        <w:tblLook w:val="04A0" w:firstRow="1" w:lastRow="0" w:firstColumn="1" w:lastColumn="0" w:noHBand="0" w:noVBand="1"/>
      </w:tblPr>
      <w:tblGrid>
        <w:gridCol w:w="9061"/>
      </w:tblGrid>
      <w:tr w:rsidR="000752AD" w:rsidRPr="00693DE7" w14:paraId="77506089" w14:textId="77777777" w:rsidTr="000643CA">
        <w:tc>
          <w:tcPr>
            <w:tcW w:w="9061" w:type="dxa"/>
          </w:tcPr>
          <w:p w14:paraId="19915401" w14:textId="77777777" w:rsidR="000752AD" w:rsidRPr="00693DE7" w:rsidRDefault="000752AD" w:rsidP="000643CA">
            <w:pPr>
              <w:ind w:firstLine="0"/>
              <w:rPr>
                <w:lang w:eastAsia="pt-BR"/>
              </w:rPr>
            </w:pPr>
            <w:r w:rsidRPr="00693DE7">
              <w:rPr>
                <w:noProof/>
                <w:lang w:eastAsia="pt-BR"/>
              </w:rPr>
              <w:drawing>
                <wp:inline distT="0" distB="0" distL="0" distR="0" wp14:anchorId="0D11E9B5" wp14:editId="033F80ED">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61944E1F" w14:textId="77777777" w:rsidR="000752AD" w:rsidRPr="00693DE7" w:rsidRDefault="000752AD" w:rsidP="000752AD">
      <w:pPr>
        <w:rPr>
          <w:lang w:eastAsia="pt-BR"/>
        </w:rPr>
      </w:pPr>
    </w:p>
    <w:p w14:paraId="1185D9E6" w14:textId="77777777" w:rsidR="000752AD" w:rsidRPr="00693DE7" w:rsidRDefault="000752AD" w:rsidP="000752AD">
      <w:pPr>
        <w:rPr>
          <w:lang w:eastAsia="pt-BR"/>
        </w:rPr>
      </w:pPr>
      <w:r w:rsidRPr="00693DE7">
        <w:rPr>
          <w:lang w:eastAsia="pt-BR"/>
        </w:rPr>
        <w:t xml:space="preserve">Em termos gerais, o LADM separa as classes em três pacotes e um subpacote </w:t>
      </w:r>
      <w:r w:rsidRPr="00693DE7">
        <w:rPr>
          <w:lang w:eastAsia="pt-BR"/>
        </w:rPr>
        <w:fldChar w:fldCharType="begin"/>
      </w:r>
      <w:r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693DE7">
        <w:rPr>
          <w:lang w:eastAsia="pt-BR"/>
        </w:rPr>
        <w:fldChar w:fldCharType="separate"/>
      </w:r>
      <w:r w:rsidRPr="00693DE7">
        <w:rPr>
          <w:rFonts w:cs="Arial"/>
        </w:rPr>
        <w:t>(Panchiniak, 2017)</w:t>
      </w:r>
      <w:r w:rsidRPr="00693DE7">
        <w:rPr>
          <w:lang w:eastAsia="pt-BR"/>
        </w:rPr>
        <w:fldChar w:fldCharType="end"/>
      </w:r>
      <w:r w:rsidRPr="00693DE7">
        <w:rPr>
          <w:lang w:eastAsia="pt-BR"/>
        </w:rPr>
        <w:t>:</w:t>
      </w:r>
    </w:p>
    <w:p w14:paraId="57050FD7" w14:textId="77777777" w:rsidR="000752AD" w:rsidRPr="00693DE7" w:rsidRDefault="000752AD" w:rsidP="000752AD">
      <w:pPr>
        <w:rPr>
          <w:lang w:eastAsia="pt-BR"/>
        </w:rPr>
      </w:pPr>
      <w:r w:rsidRPr="00693DE7">
        <w:rPr>
          <w:b/>
          <w:bCs/>
          <w:lang w:eastAsia="pt-BR"/>
        </w:rPr>
        <w:t>Party Packet</w:t>
      </w:r>
      <w:r w:rsidRPr="00693DE7">
        <w:rPr>
          <w:lang w:eastAsia="pt-BR"/>
        </w:rPr>
        <w:t>: Este pacote representa as pessoas, grupos e/ou organizações relacionadas às unidades espaciais. As classes neste pacote incluem LA_Party, LA_GroupParty e LA_PartyMember;</w:t>
      </w:r>
    </w:p>
    <w:p w14:paraId="783D894A" w14:textId="77777777" w:rsidR="000752AD" w:rsidRPr="00693DE7" w:rsidRDefault="000752AD" w:rsidP="000752AD">
      <w:pPr>
        <w:rPr>
          <w:lang w:eastAsia="pt-BR"/>
        </w:rPr>
      </w:pPr>
      <w:r w:rsidRPr="00693DE7">
        <w:rPr>
          <w:b/>
          <w:bCs/>
          <w:lang w:eastAsia="pt-BR"/>
        </w:rPr>
        <w:t>Administrative Packet</w:t>
      </w:r>
      <w:r w:rsidRPr="00693DE7">
        <w:rPr>
          <w:lang w:eastAsia="pt-BR"/>
        </w:rPr>
        <w:t>: pacote que lida com os direitos, deveres e restrições aos quais cada unidade está sujeita. Ele inclui classes como LA_RRR (com suas especializações LA_</w:t>
      </w:r>
      <w:r w:rsidRPr="00693DE7">
        <w:rPr>
          <w:b/>
          <w:bCs/>
          <w:lang w:eastAsia="pt-BR"/>
        </w:rPr>
        <w:t>R</w:t>
      </w:r>
      <w:r w:rsidRPr="00693DE7">
        <w:rPr>
          <w:lang w:eastAsia="pt-BR"/>
        </w:rPr>
        <w:t>ight, LA_</w:t>
      </w:r>
      <w:r w:rsidRPr="00693DE7">
        <w:rPr>
          <w:b/>
          <w:bCs/>
          <w:lang w:eastAsia="pt-BR"/>
        </w:rPr>
        <w:t>R</w:t>
      </w:r>
      <w:r w:rsidRPr="00693DE7">
        <w:rPr>
          <w:lang w:eastAsia="pt-BR"/>
        </w:rPr>
        <w:t>estriction e LA_</w:t>
      </w:r>
      <w:r w:rsidRPr="00693DE7">
        <w:rPr>
          <w:b/>
          <w:bCs/>
          <w:lang w:eastAsia="pt-BR"/>
        </w:rPr>
        <w:t>R</w:t>
      </w:r>
      <w:r w:rsidRPr="00693DE7">
        <w:rPr>
          <w:lang w:eastAsia="pt-BR"/>
        </w:rPr>
        <w:t>esponsability), LA_BAUnit e LA_AdministrativeSource;</w:t>
      </w:r>
    </w:p>
    <w:p w14:paraId="6BC8C215" w14:textId="77777777" w:rsidR="000752AD" w:rsidRPr="00693DE7" w:rsidRDefault="000752AD" w:rsidP="000752AD">
      <w:pPr>
        <w:rPr>
          <w:lang w:eastAsia="pt-BR"/>
        </w:rPr>
      </w:pPr>
      <w:r w:rsidRPr="00693DE7">
        <w:rPr>
          <w:b/>
          <w:bCs/>
          <w:lang w:eastAsia="pt-BR"/>
        </w:rPr>
        <w:t>Spatial Unit Packet</w:t>
      </w:r>
      <w:r w:rsidRPr="00693DE7">
        <w:rPr>
          <w:lang w:eastAsia="pt-BR"/>
        </w:rPr>
        <w:t>: Este pacote representa as unidades espaciais, como parcelas, edifícios e redes de infraestrutura. Aqui aparecem as classes LA_SpatialUnit, LA_SpatialUnitGroup, LA_Level e outras.</w:t>
      </w:r>
    </w:p>
    <w:p w14:paraId="0FCA968B" w14:textId="77777777" w:rsidR="000752AD" w:rsidRPr="00693DE7" w:rsidRDefault="000752AD" w:rsidP="000752AD">
      <w:pPr>
        <w:rPr>
          <w:lang w:eastAsia="pt-BR"/>
        </w:rPr>
      </w:pPr>
      <w:r w:rsidRPr="00693DE7">
        <w:rPr>
          <w:b/>
          <w:bCs/>
          <w:lang w:eastAsia="pt-BR"/>
        </w:rPr>
        <w:t>Surveying and Representation SubPacket</w:t>
      </w:r>
      <w:r w:rsidRPr="00693DE7">
        <w:rPr>
          <w:lang w:eastAsia="pt-BR"/>
        </w:rPr>
        <w:t>: Este subpacote, dentro do Spatial Unit Packet, é responsável pelas representações geométricas das unidades espaciais e correções topológicas por meio de sistemas de informação geográfica associados a bancos de dados. Ele inclui classes como LA_Point, LA_SpatialSource, LA_BoundaryFaceString e LA_BoundaryFace.</w:t>
      </w:r>
    </w:p>
    <w:p w14:paraId="69FE1029"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Pr="00693DE7">
        <w:t xml:space="preserve">Figura </w:t>
      </w:r>
      <w:r>
        <w:rPr>
          <w:noProof/>
        </w:rPr>
        <w:t>3</w:t>
      </w:r>
      <w:r w:rsidRPr="00693DE7">
        <w:rPr>
          <w:lang w:eastAsia="pt-BR"/>
        </w:rPr>
        <w:fldChar w:fldCharType="end"/>
      </w:r>
      <w:r w:rsidRPr="00693DE7">
        <w:rPr>
          <w:lang w:eastAsia="pt-BR"/>
        </w:rPr>
        <w:t xml:space="preserve"> mostra a associação entre as classes básicas da LADM. O prefixo LA_ indica que a classe é padronizada </w:t>
      </w:r>
      <w:r w:rsidRPr="00693DE7">
        <w:rPr>
          <w:lang w:eastAsia="pt-BR"/>
        </w:rPr>
        <w:fldChar w:fldCharType="begin"/>
      </w:r>
      <w:r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Pr="00693DE7">
        <w:rPr>
          <w:lang w:eastAsia="pt-BR"/>
        </w:rPr>
        <w:fldChar w:fldCharType="separate"/>
      </w:r>
      <w:r w:rsidRPr="00693DE7">
        <w:rPr>
          <w:rFonts w:cs="Arial"/>
        </w:rPr>
        <w:t xml:space="preserve">(Kalogianni </w:t>
      </w:r>
      <w:r w:rsidRPr="00693DE7">
        <w:rPr>
          <w:rFonts w:cs="Arial"/>
          <w:i/>
          <w:iCs/>
        </w:rPr>
        <w:t>et al.</w:t>
      </w:r>
      <w:r w:rsidRPr="00693DE7">
        <w:rPr>
          <w:rFonts w:cs="Arial"/>
        </w:rPr>
        <w:t>, 2024)</w:t>
      </w:r>
      <w:r w:rsidRPr="00693DE7">
        <w:rPr>
          <w:lang w:eastAsia="pt-BR"/>
        </w:rPr>
        <w:fldChar w:fldCharType="end"/>
      </w:r>
      <w:r w:rsidRPr="00693DE7">
        <w:rPr>
          <w:lang w:eastAsia="pt-BR"/>
        </w:rPr>
        <w:t>.</w:t>
      </w:r>
    </w:p>
    <w:p w14:paraId="52BEE18A" w14:textId="77777777" w:rsidR="000752AD" w:rsidRPr="00693DE7" w:rsidRDefault="000752AD" w:rsidP="000752AD">
      <w:pPr>
        <w:pStyle w:val="Legenda"/>
      </w:pPr>
      <w:bookmarkStart w:id="92" w:name="_Ref184370336"/>
      <w:r w:rsidRPr="00693DE7">
        <w:lastRenderedPageBreak/>
        <w:t xml:space="preserve">Figura </w:t>
      </w:r>
      <w:r>
        <w:fldChar w:fldCharType="begin"/>
      </w:r>
      <w:r>
        <w:instrText xml:space="preserve"> SEQ Figura \* ARABIC </w:instrText>
      </w:r>
      <w:r>
        <w:fldChar w:fldCharType="separate"/>
      </w:r>
      <w:r>
        <w:rPr>
          <w:noProof/>
        </w:rPr>
        <w:t>3</w:t>
      </w:r>
      <w:r>
        <w:rPr>
          <w:noProof/>
        </w:rPr>
        <w:fldChar w:fldCharType="end"/>
      </w:r>
      <w:bookmarkEnd w:id="92"/>
      <w:r w:rsidRPr="00693DE7">
        <w:t>: Classes básicas (pacotes) do LADM</w:t>
      </w:r>
    </w:p>
    <w:tbl>
      <w:tblPr>
        <w:tblStyle w:val="Tabelacomgrade"/>
        <w:tblW w:w="0" w:type="auto"/>
        <w:tblLook w:val="04A0" w:firstRow="1" w:lastRow="0" w:firstColumn="1" w:lastColumn="0" w:noHBand="0" w:noVBand="1"/>
      </w:tblPr>
      <w:tblGrid>
        <w:gridCol w:w="9061"/>
      </w:tblGrid>
      <w:tr w:rsidR="000752AD" w:rsidRPr="00693DE7" w14:paraId="35937D0A" w14:textId="77777777" w:rsidTr="000643CA">
        <w:tc>
          <w:tcPr>
            <w:tcW w:w="9061" w:type="dxa"/>
          </w:tcPr>
          <w:p w14:paraId="7FDF5381" w14:textId="77777777" w:rsidR="000752AD" w:rsidRPr="00693DE7" w:rsidRDefault="000752AD" w:rsidP="000643CA">
            <w:pPr>
              <w:ind w:firstLine="0"/>
              <w:rPr>
                <w:lang w:eastAsia="pt-BR"/>
              </w:rPr>
            </w:pPr>
            <w:r w:rsidRPr="00693DE7">
              <w:rPr>
                <w:noProof/>
                <w:lang w:eastAsia="pt-BR"/>
              </w:rPr>
              <w:drawing>
                <wp:inline distT="0" distB="0" distL="0" distR="0" wp14:anchorId="3641B21B" wp14:editId="115A7D85">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630C82A" w14:textId="77777777" w:rsidR="000752AD" w:rsidRPr="00693DE7" w:rsidRDefault="000752AD" w:rsidP="000752AD">
      <w:pPr>
        <w:rPr>
          <w:lang w:eastAsia="pt-BR"/>
        </w:rPr>
      </w:pPr>
    </w:p>
    <w:p w14:paraId="487BE3CD" w14:textId="67F36A80" w:rsidR="000752AD" w:rsidRPr="00693DE7" w:rsidRDefault="000752AD" w:rsidP="000752AD">
      <w:pPr>
        <w:rPr>
          <w:lang w:eastAsia="pt-BR"/>
        </w:rPr>
      </w:pPr>
      <w:r w:rsidRPr="00693DE7">
        <w:rPr>
          <w:lang w:eastAsia="pt-BR"/>
        </w:rPr>
        <w:t xml:space="preserve">O LADM apresenta fortes influências do modelo relacional proposto por Edgar Codd </w:t>
      </w:r>
      <w:r w:rsidRPr="00693DE7">
        <w:rPr>
          <w:lang w:eastAsia="pt-BR"/>
        </w:rPr>
        <w:fldChar w:fldCharType="begin"/>
      </w:r>
      <w:r w:rsidR="00BC44AA">
        <w:rPr>
          <w:lang w:eastAsia="pt-BR"/>
        </w:rPr>
        <w:instrText xml:space="preserve"> ADDIN ZOTERO_ITEM CSL_CITATION {"citationID":"EpDBx06d","properties":{"formattedCitation":"(Date, 2004)","plainCitation":"(Date, 2004)","dontUpdate":true,"noteIndex":0},"citationItems":[{"id":"ougqC8s5/T4315Z8b","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693DE7">
        <w:rPr>
          <w:lang w:eastAsia="pt-BR"/>
        </w:rPr>
        <w:fldChar w:fldCharType="separate"/>
      </w:r>
      <w:r w:rsidRPr="00693DE7">
        <w:rPr>
          <w:rFonts w:cs="Arial"/>
        </w:rPr>
        <w:t>(</w:t>
      </w:r>
      <w:r>
        <w:rPr>
          <w:rFonts w:cs="Arial"/>
        </w:rPr>
        <w:t>apud Date, 2004</w:t>
      </w:r>
      <w:r w:rsidRPr="00693DE7">
        <w:rPr>
          <w:rFonts w:cs="Arial"/>
        </w:rPr>
        <w:t>)</w:t>
      </w:r>
      <w:r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foi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53DF02B8"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Pr="00693DE7">
        <w:t xml:space="preserve">Figura </w:t>
      </w:r>
      <w:r>
        <w:rPr>
          <w:noProof/>
        </w:rPr>
        <w:t>4</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2D781F1E" w14:textId="77777777" w:rsidR="000752AD" w:rsidRPr="00693DE7" w:rsidRDefault="000752AD" w:rsidP="000752AD">
      <w:pPr>
        <w:pStyle w:val="Legenda"/>
      </w:pPr>
      <w:bookmarkStart w:id="93" w:name="_Ref184571121"/>
      <w:r w:rsidRPr="00693DE7">
        <w:lastRenderedPageBreak/>
        <w:t xml:space="preserve">Figura </w:t>
      </w:r>
      <w:r>
        <w:fldChar w:fldCharType="begin"/>
      </w:r>
      <w:r>
        <w:instrText xml:space="preserve"> SEQ Figura \* ARABIC </w:instrText>
      </w:r>
      <w:r>
        <w:fldChar w:fldCharType="separate"/>
      </w:r>
      <w:r>
        <w:rPr>
          <w:noProof/>
        </w:rPr>
        <w:t>4</w:t>
      </w:r>
      <w:r>
        <w:rPr>
          <w:noProof/>
        </w:rPr>
        <w:fldChar w:fldCharType="end"/>
      </w:r>
      <w:bookmarkEnd w:id="93"/>
      <w:r w:rsidRPr="00693DE7">
        <w:t>:Diagrama de classes Simplificado do CIATA</w:t>
      </w:r>
    </w:p>
    <w:tbl>
      <w:tblPr>
        <w:tblStyle w:val="Tabelacomgrade"/>
        <w:tblW w:w="0" w:type="auto"/>
        <w:tblLook w:val="04A0" w:firstRow="1" w:lastRow="0" w:firstColumn="1" w:lastColumn="0" w:noHBand="0" w:noVBand="1"/>
      </w:tblPr>
      <w:tblGrid>
        <w:gridCol w:w="9061"/>
      </w:tblGrid>
      <w:tr w:rsidR="000752AD" w:rsidRPr="00693DE7" w14:paraId="03835853" w14:textId="77777777" w:rsidTr="000643CA">
        <w:tc>
          <w:tcPr>
            <w:tcW w:w="9061" w:type="dxa"/>
          </w:tcPr>
          <w:p w14:paraId="744E864E" w14:textId="77777777" w:rsidR="000752AD" w:rsidRPr="00693DE7" w:rsidRDefault="000752AD" w:rsidP="000643CA">
            <w:pPr>
              <w:ind w:firstLine="0"/>
              <w:rPr>
                <w:lang w:eastAsia="pt-BR"/>
              </w:rPr>
            </w:pPr>
            <w:r w:rsidRPr="00693DE7">
              <w:rPr>
                <w:noProof/>
                <w:lang w:eastAsia="pt-BR"/>
              </w:rPr>
              <w:drawing>
                <wp:inline distT="0" distB="0" distL="0" distR="0" wp14:anchorId="578E1B46" wp14:editId="01B942F8">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60E01089" w14:textId="77777777" w:rsidR="000752AD" w:rsidRPr="00693DE7" w:rsidRDefault="000752AD" w:rsidP="000752AD">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Pr="00693DE7">
        <w:t xml:space="preserve">Figura </w:t>
      </w:r>
      <w:r>
        <w:rPr>
          <w:noProof/>
        </w:rPr>
        <w:t>5</w:t>
      </w:r>
      <w:r w:rsidRPr="00693DE7">
        <w:rPr>
          <w:lang w:eastAsia="pt-BR"/>
        </w:rPr>
        <w:fldChar w:fldCharType="end"/>
      </w:r>
      <w:r w:rsidRPr="00693DE7">
        <w:rPr>
          <w:lang w:eastAsia="pt-BR"/>
        </w:rPr>
        <w:t xml:space="preserve">. A associação entre as classes é realizada pelos atributos </w:t>
      </w:r>
      <w:r w:rsidRPr="00693DE7">
        <w:rPr>
          <w:i/>
          <w:iCs/>
          <w:lang w:eastAsia="pt-BR"/>
        </w:rPr>
        <w:t>LA_SpatialUnit.extAdressID</w:t>
      </w:r>
      <w:r w:rsidRPr="00693DE7">
        <w:rPr>
          <w:lang w:eastAsia="pt-BR"/>
        </w:rPr>
        <w:t xml:space="preserve"> e CIATA_BOLETIM_CADASTRO_IMOBILIÁRIO.ID_BCI, que é formado pela concatenação dos seis primeiros campos da classe CIATA_BOLETIM_CADASTRO_-IMOBILIÁRIO. O modelo ISO 19152 permite a criação de novas classes como forma de adaptação às normas locais.</w:t>
      </w:r>
    </w:p>
    <w:p w14:paraId="0EE7544E" w14:textId="77777777" w:rsidR="000752AD" w:rsidRPr="00693DE7" w:rsidRDefault="000752AD" w:rsidP="000752AD">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Pr="00693DE7">
        <w:t xml:space="preserve">Tabela </w:t>
      </w:r>
      <w:r>
        <w:rPr>
          <w:noProof/>
        </w:rPr>
        <w:t>3</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Pr="00693DE7">
        <w:rPr>
          <w:lang w:eastAsia="pt-BR"/>
        </w:rPr>
        <w:t xml:space="preserve">  </w:t>
      </w:r>
    </w:p>
    <w:p w14:paraId="5B99E377" w14:textId="77777777" w:rsidR="000752AD" w:rsidRPr="00693DE7" w:rsidRDefault="000752AD" w:rsidP="000752AD">
      <w:pPr>
        <w:pStyle w:val="Legenda"/>
      </w:pPr>
      <w:bookmarkStart w:id="94" w:name="_Ref184572123"/>
      <w:r w:rsidRPr="00693DE7">
        <w:lastRenderedPageBreak/>
        <w:t xml:space="preserve">Figura </w:t>
      </w:r>
      <w:r>
        <w:fldChar w:fldCharType="begin"/>
      </w:r>
      <w:r>
        <w:instrText xml:space="preserve"> SEQ Figura \* ARABIC </w:instrText>
      </w:r>
      <w:r>
        <w:fldChar w:fldCharType="separate"/>
      </w:r>
      <w:r>
        <w:rPr>
          <w:noProof/>
        </w:rPr>
        <w:t>5</w:t>
      </w:r>
      <w:r>
        <w:rPr>
          <w:noProof/>
        </w:rPr>
        <w:fldChar w:fldCharType="end"/>
      </w:r>
      <w:bookmarkEnd w:id="94"/>
      <w:r w:rsidRPr="00693DE7">
        <w:t xml:space="preserve">: Associação </w:t>
      </w:r>
      <w:r w:rsidRPr="00594A90">
        <w:rPr>
          <w:i/>
          <w:iCs w:val="0"/>
        </w:rPr>
        <w:t>LA_SpatialUnit</w:t>
      </w:r>
      <w:r w:rsidRPr="00693DE7">
        <w:t xml:space="preserve"> e CIATA</w:t>
      </w:r>
    </w:p>
    <w:tbl>
      <w:tblPr>
        <w:tblStyle w:val="Tabelacomgrade"/>
        <w:tblW w:w="0" w:type="auto"/>
        <w:tblLook w:val="04A0" w:firstRow="1" w:lastRow="0" w:firstColumn="1" w:lastColumn="0" w:noHBand="0" w:noVBand="1"/>
      </w:tblPr>
      <w:tblGrid>
        <w:gridCol w:w="9061"/>
      </w:tblGrid>
      <w:tr w:rsidR="000752AD" w:rsidRPr="00693DE7" w14:paraId="6A0C2187" w14:textId="77777777" w:rsidTr="000643CA">
        <w:tc>
          <w:tcPr>
            <w:tcW w:w="9061" w:type="dxa"/>
          </w:tcPr>
          <w:p w14:paraId="39B82FBC" w14:textId="77777777" w:rsidR="000752AD" w:rsidRPr="00693DE7" w:rsidRDefault="000752AD" w:rsidP="000643CA">
            <w:pPr>
              <w:ind w:firstLine="0"/>
              <w:rPr>
                <w:lang w:eastAsia="pt-BR"/>
              </w:rPr>
            </w:pPr>
            <w:r w:rsidRPr="00693DE7">
              <w:rPr>
                <w:noProof/>
                <w:lang w:eastAsia="pt-BR"/>
              </w:rPr>
              <w:drawing>
                <wp:inline distT="0" distB="0" distL="0" distR="0" wp14:anchorId="3B4AE535" wp14:editId="4347F62D">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6E6F16E6" w14:textId="77777777" w:rsidR="000752AD" w:rsidRPr="00693DE7" w:rsidRDefault="000752AD" w:rsidP="000752AD">
      <w:pPr>
        <w:rPr>
          <w:lang w:eastAsia="pt-BR"/>
        </w:rPr>
      </w:pPr>
    </w:p>
    <w:p w14:paraId="36CE741C" w14:textId="2FD237F0" w:rsidR="000752AD" w:rsidRPr="00693DE7" w:rsidRDefault="000752AD" w:rsidP="000752AD">
      <w:pPr>
        <w:pStyle w:val="Legenda"/>
      </w:pPr>
      <w:bookmarkStart w:id="95" w:name="_Ref192077634"/>
      <w:r w:rsidRPr="00693DE7">
        <w:t xml:space="preserve">Tabela </w:t>
      </w:r>
      <w:r>
        <w:fldChar w:fldCharType="begin"/>
      </w:r>
      <w:r>
        <w:instrText xml:space="preserve"> SEQ Tabela \* ARABIC </w:instrText>
      </w:r>
      <w:r>
        <w:fldChar w:fldCharType="separate"/>
      </w:r>
      <w:r>
        <w:rPr>
          <w:noProof/>
        </w:rPr>
        <w:t>3</w:t>
      </w:r>
      <w:r>
        <w:rPr>
          <w:noProof/>
        </w:rPr>
        <w:fldChar w:fldCharType="end"/>
      </w:r>
      <w:bookmarkEnd w:id="95"/>
      <w:r w:rsidRPr="00693DE7">
        <w:t xml:space="preserve">: Comparando CIATA e LADM: Contextos e Propósitos </w:t>
      </w:r>
      <w:commentRangeStart w:id="96"/>
      <w:r w:rsidRPr="00693DE7">
        <w:t>Distintos</w:t>
      </w:r>
      <w:commentRangeEnd w:id="96"/>
      <w:r w:rsidR="00E25167">
        <w:rPr>
          <w:rStyle w:val="Refdecomentrio"/>
          <w:iCs w:val="0"/>
        </w:rPr>
        <w:commentReference w:id="96"/>
      </w:r>
      <w:ins w:id="97" w:author="Marco Aurélio Barbiero" w:date="2025-04-24T21:35:00Z" w16du:dateUtc="2025-04-25T00:35:00Z">
        <w:r w:rsidR="004617C9">
          <w:t xml:space="preserve"> </w:t>
        </w:r>
      </w:ins>
    </w:p>
    <w:tbl>
      <w:tblPr>
        <w:tblStyle w:val="TabeladeGrade5Escura-nfase11"/>
        <w:tblW w:w="0" w:type="auto"/>
        <w:tblLook w:val="04A0" w:firstRow="1" w:lastRow="0" w:firstColumn="1" w:lastColumn="0" w:noHBand="0" w:noVBand="1"/>
      </w:tblPr>
      <w:tblGrid>
        <w:gridCol w:w="1964"/>
        <w:gridCol w:w="3406"/>
        <w:gridCol w:w="3691"/>
      </w:tblGrid>
      <w:tr w:rsidR="000752AD" w:rsidRPr="00693DE7" w14:paraId="2AFD4E3E"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49281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76930278"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00D29DD3"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0752AD" w:rsidRPr="00693DE7" w14:paraId="609F3653"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AF68E8"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Origem</w:t>
            </w:r>
          </w:p>
        </w:tc>
        <w:tc>
          <w:tcPr>
            <w:tcW w:w="0" w:type="auto"/>
            <w:hideMark/>
          </w:tcPr>
          <w:p w14:paraId="2E585D1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0EF8248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0752AD" w:rsidRPr="00693DE7" w14:paraId="7C77E01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56F3E6B7"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Âmbito</w:t>
            </w:r>
          </w:p>
        </w:tc>
        <w:tc>
          <w:tcPr>
            <w:tcW w:w="0" w:type="auto"/>
            <w:hideMark/>
          </w:tcPr>
          <w:p w14:paraId="65E6EF24"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6771312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0752AD" w:rsidRPr="00693DE7" w14:paraId="4E0BEF5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DD99CB"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Objetivo</w:t>
            </w:r>
          </w:p>
        </w:tc>
        <w:tc>
          <w:tcPr>
            <w:tcW w:w="0" w:type="auto"/>
            <w:hideMark/>
          </w:tcPr>
          <w:p w14:paraId="5961D1E4"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18BE0D2B"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ornecer um modelo padrão para a administração de terras, promovendo interoperabilidade.</w:t>
            </w:r>
          </w:p>
        </w:tc>
      </w:tr>
      <w:tr w:rsidR="000752AD" w:rsidRPr="00693DE7" w14:paraId="3A822EFA"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AE9590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Metodologia</w:t>
            </w:r>
          </w:p>
        </w:tc>
        <w:tc>
          <w:tcPr>
            <w:tcW w:w="0" w:type="auto"/>
            <w:hideMark/>
          </w:tcPr>
          <w:p w14:paraId="2508865B"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531728B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0752AD" w:rsidRPr="00693DE7" w14:paraId="280DFFA6"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510AA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Tecnologia</w:t>
            </w:r>
          </w:p>
        </w:tc>
        <w:tc>
          <w:tcPr>
            <w:tcW w:w="0" w:type="auto"/>
            <w:hideMark/>
          </w:tcPr>
          <w:p w14:paraId="5311AC36"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680878C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0752AD" w:rsidRPr="00693DE7" w14:paraId="2C62AD3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C15543A"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Implementação</w:t>
            </w:r>
          </w:p>
        </w:tc>
        <w:tc>
          <w:tcPr>
            <w:tcW w:w="0" w:type="auto"/>
            <w:hideMark/>
          </w:tcPr>
          <w:p w14:paraId="194D1581"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3D3EC6F0"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bl>
    <w:p w14:paraId="609B1FFE" w14:textId="5D3C2AC3" w:rsidR="000752AD" w:rsidRPr="00693DE7" w:rsidRDefault="001715B6" w:rsidP="000752AD">
      <w:pPr>
        <w:pStyle w:val="Ttulo3"/>
        <w:rPr>
          <w:rFonts w:eastAsia="Times New Roman"/>
          <w:lang w:eastAsia="pt-BR"/>
        </w:rPr>
      </w:pPr>
      <w:bookmarkStart w:id="98" w:name="_Toc183090307"/>
      <w:bookmarkStart w:id="99" w:name="_Toc196482559"/>
      <w:r>
        <w:rPr>
          <w:rFonts w:eastAsia="Times New Roman"/>
          <w:lang w:eastAsia="pt-BR"/>
        </w:rPr>
        <w:t xml:space="preserve">O </w:t>
      </w:r>
      <w:r w:rsidR="000752AD" w:rsidRPr="00693DE7">
        <w:rPr>
          <w:rFonts w:eastAsia="Times New Roman"/>
          <w:lang w:eastAsia="pt-BR"/>
        </w:rPr>
        <w:t>Ciata e o CTM</w:t>
      </w:r>
      <w:bookmarkEnd w:id="98"/>
      <w:bookmarkEnd w:id="99"/>
    </w:p>
    <w:p w14:paraId="3A274265" w14:textId="77C9FBED" w:rsidR="000752AD" w:rsidRPr="00693DE7" w:rsidRDefault="000752AD" w:rsidP="000752AD">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693DE7">
        <w:rPr>
          <w:lang w:eastAsia="pt-BR"/>
        </w:rPr>
        <w:lastRenderedPageBreak/>
        <w:t xml:space="preserve">cadastro. A </w:t>
      </w:r>
      <w:r w:rsidRPr="00693DE7">
        <w:rPr>
          <w:lang w:eastAsia="pt-BR"/>
        </w:rPr>
        <w:fldChar w:fldCharType="begin"/>
      </w:r>
      <w:r w:rsidRPr="00693DE7">
        <w:rPr>
          <w:lang w:eastAsia="pt-BR"/>
        </w:rPr>
        <w:instrText xml:space="preserve"> REF _Ref191479803 \h </w:instrText>
      </w:r>
      <w:r w:rsidRPr="00693DE7">
        <w:rPr>
          <w:lang w:eastAsia="pt-BR"/>
        </w:rPr>
      </w:r>
      <w:r w:rsidRPr="00693DE7">
        <w:rPr>
          <w:lang w:eastAsia="pt-BR"/>
        </w:rPr>
        <w:fldChar w:fldCharType="separate"/>
      </w:r>
      <w:r w:rsidRPr="00693DE7">
        <w:t xml:space="preserve">Tabela </w:t>
      </w:r>
      <w:r>
        <w:rPr>
          <w:noProof/>
        </w:rPr>
        <w:t>4</w:t>
      </w:r>
      <w:r w:rsidRPr="00693DE7">
        <w:rPr>
          <w:lang w:eastAsia="pt-BR"/>
        </w:rPr>
        <w:fldChar w:fldCharType="end"/>
      </w:r>
      <w:r w:rsidRPr="00693DE7">
        <w:rPr>
          <w:lang w:eastAsia="pt-BR"/>
        </w:rPr>
        <w:t xml:space="preserve"> apresenta um comparativo entre as características dos dois modelos.</w:t>
      </w:r>
    </w:p>
    <w:p w14:paraId="0F2ADE7B" w14:textId="77777777" w:rsidR="000752AD" w:rsidRPr="00693DE7" w:rsidRDefault="000752AD" w:rsidP="000752AD">
      <w:pPr>
        <w:pStyle w:val="Legenda"/>
      </w:pPr>
      <w:bookmarkStart w:id="100" w:name="_Ref191479803"/>
      <w:commentRangeStart w:id="101"/>
      <w:r w:rsidRPr="00693DE7">
        <w:t xml:space="preserve">Tabela </w:t>
      </w:r>
      <w:commentRangeEnd w:id="101"/>
      <w:r w:rsidR="00E25167">
        <w:rPr>
          <w:rStyle w:val="Refdecomentrio"/>
          <w:iCs w:val="0"/>
        </w:rPr>
        <w:commentReference w:id="101"/>
      </w:r>
      <w:r>
        <w:fldChar w:fldCharType="begin"/>
      </w:r>
      <w:r>
        <w:instrText xml:space="preserve"> SEQ Tabela \* ARABIC </w:instrText>
      </w:r>
      <w:r>
        <w:fldChar w:fldCharType="separate"/>
      </w:r>
      <w:r>
        <w:rPr>
          <w:noProof/>
        </w:rPr>
        <w:t>4</w:t>
      </w:r>
      <w:r>
        <w:rPr>
          <w:noProof/>
        </w:rPr>
        <w:fldChar w:fldCharType="end"/>
      </w:r>
      <w:bookmarkEnd w:id="100"/>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0752AD" w:rsidRPr="00693DE7" w14:paraId="50EA3E48"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A5DA97"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47BFBEC1"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2205BB2C"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0752AD" w:rsidRPr="00693DE7" w14:paraId="58DE6AD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642B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2EF6A9F3"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47E28A3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0752AD" w:rsidRPr="00693DE7" w14:paraId="6A34E05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67B61079"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4EA2E5A5"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5A50D62A"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0752AD" w:rsidRPr="00693DE7" w14:paraId="6F41A47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8EAC8B"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417E028C"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A349B97"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0752AD" w:rsidRPr="00693DE7" w14:paraId="3C74E285"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444EE39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17EC00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169A672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0752AD" w:rsidRPr="00693DE7" w14:paraId="44384BE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22D27E"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31F2253C"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318B333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0752AD" w:rsidRPr="00693DE7" w14:paraId="643128BD"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EC39F20"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71BC64CA"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6373953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0752AD" w:rsidRPr="00693DE7" w14:paraId="6D94FBA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F4C3D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650AA9A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651B90F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ordagem multifinalitária, com foco na gestão territorial e no desenvolvimento urbano sustentável.</w:t>
            </w:r>
          </w:p>
        </w:tc>
      </w:tr>
      <w:tr w:rsidR="000752AD" w:rsidRPr="00693DE7" w14:paraId="0943F54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0787A1D8"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7958A352"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587E8868"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0752AD" w:rsidRPr="00693DE7" w14:paraId="68A576A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60D39"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41D6086B"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4B0DBA00"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2EC4D628" w14:textId="77777777" w:rsidR="000752AD" w:rsidRPr="00693DE7" w:rsidRDefault="000752AD" w:rsidP="000752AD">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05883F0" w14:textId="77777777" w:rsidR="000752AD" w:rsidRPr="00693DE7" w:rsidRDefault="000752AD" w:rsidP="000752AD">
      <w:pPr>
        <w:rPr>
          <w:rFonts w:cs="Arial"/>
          <w:lang w:eastAsia="pt-BR"/>
        </w:rPr>
      </w:pPr>
      <w:r w:rsidRPr="00693DE7">
        <w:rPr>
          <w:lang w:eastAsia="pt-BR"/>
        </w:rPr>
        <w:t>Segundo Silva (2023)</w:t>
      </w:r>
      <w:r w:rsidRPr="00693DE7">
        <w:rPr>
          <w:rFonts w:cs="Arial"/>
          <w:vanish/>
          <w:lang w:eastAsia="pt-BR"/>
        </w:rPr>
        <w:t>(Silva, 2023)</w:t>
      </w:r>
      <w:r w:rsidRPr="00693DE7">
        <w:rPr>
          <w:rFonts w:cs="Arial"/>
          <w:lang w:eastAsia="pt-BR"/>
        </w:rPr>
        <w:t xml:space="preserve">,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693DE7">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p>
    <w:p w14:paraId="6ECA6BFF" w14:textId="77777777" w:rsidR="000752AD" w:rsidRPr="00693DE7" w:rsidRDefault="000752AD" w:rsidP="000752AD">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669DFF5C" w14:textId="77777777" w:rsidR="000752AD" w:rsidRPr="00693DE7" w:rsidRDefault="000752AD" w:rsidP="000752AD">
      <w:pPr>
        <w:rPr>
          <w:lang w:eastAsia="pt-BR"/>
        </w:rPr>
      </w:pPr>
      <w:r w:rsidRPr="00693DE7">
        <w:rPr>
          <w:lang w:eastAsia="pt-BR"/>
        </w:rPr>
        <w:t xml:space="preserve">O CIATA, no entanto, não previu o armazenamento das coordenadas geográficas dos lotes e, assim, a conexão com as camadas temáticas só pode ser feita através da inclusão do atributo “Inscrição Cadastral” no CTM. </w:t>
      </w:r>
    </w:p>
    <w:p w14:paraId="565A51A6" w14:textId="77777777" w:rsidR="000752AD" w:rsidRPr="00693DE7" w:rsidRDefault="000752AD" w:rsidP="000752AD">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Pr="00693DE7">
        <w:t xml:space="preserve">Figura </w:t>
      </w:r>
      <w:r>
        <w:rPr>
          <w:noProof/>
        </w:rPr>
        <w:t>7</w:t>
      </w:r>
      <w:r w:rsidRPr="00693DE7">
        <w:rPr>
          <w:lang w:eastAsia="pt-BR"/>
        </w:rPr>
        <w:fldChar w:fldCharType="end"/>
      </w:r>
      <w:r w:rsidRPr="00693DE7">
        <w:rPr>
          <w:lang w:eastAsia="pt-BR"/>
        </w:rPr>
        <w:t xml:space="preserve"> é apresentada uma possível modelagem original do CIATA desenhada segundo as definições do </w:t>
      </w:r>
      <w:r w:rsidRPr="00693DE7">
        <w:rPr>
          <w:i/>
          <w:iCs/>
          <w:lang w:eastAsia="pt-BR"/>
        </w:rPr>
        <w:t>Object Modeling Technique for Geographic Applications</w:t>
      </w:r>
      <w:r w:rsidRPr="00693DE7">
        <w:rPr>
          <w:lang w:eastAsia="pt-BR"/>
        </w:rPr>
        <w:t xml:space="preserve"> - OMT-G, um modelo de dados para o projeto de sistemas e aplicações de bancos de dados geográficos. O que se nota 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Pr="00693DE7">
        <w:t xml:space="preserve">Figura </w:t>
      </w:r>
      <w:r>
        <w:rPr>
          <w:noProof/>
        </w:rPr>
        <w:t>7</w:t>
      </w:r>
      <w:r w:rsidRPr="00693DE7">
        <w:rPr>
          <w:lang w:eastAsia="pt-BR"/>
        </w:rPr>
        <w:fldChar w:fldCharType="end"/>
      </w:r>
      <w:r w:rsidRPr="00693DE7">
        <w:rPr>
          <w:lang w:eastAsia="pt-BR"/>
        </w:rPr>
        <w:t xml:space="preserve"> é a ausência de classes georreferenciadas (ver legenda na </w:t>
      </w:r>
      <w:r w:rsidRPr="00693DE7">
        <w:rPr>
          <w:lang w:eastAsia="pt-BR"/>
        </w:rPr>
        <w:fldChar w:fldCharType="begin"/>
      </w:r>
      <w:r w:rsidRPr="00693DE7">
        <w:rPr>
          <w:lang w:eastAsia="pt-BR"/>
        </w:rPr>
        <w:instrText xml:space="preserve"> REF _Ref191478284 \h </w:instrText>
      </w:r>
      <w:r w:rsidRPr="00693DE7">
        <w:rPr>
          <w:lang w:eastAsia="pt-BR"/>
        </w:rPr>
      </w:r>
      <w:r w:rsidRPr="00693DE7">
        <w:rPr>
          <w:lang w:eastAsia="pt-BR"/>
        </w:rPr>
        <w:fldChar w:fldCharType="separate"/>
      </w:r>
      <w:r w:rsidRPr="00693DE7">
        <w:t xml:space="preserve">Figura </w:t>
      </w:r>
      <w:r>
        <w:rPr>
          <w:noProof/>
        </w:rPr>
        <w:t>6</w:t>
      </w:r>
      <w:r w:rsidRPr="00693DE7">
        <w:rPr>
          <w:lang w:eastAsia="pt-BR"/>
        </w:rPr>
        <w:fldChar w:fldCharType="end"/>
      </w:r>
      <w:r w:rsidRPr="00693DE7">
        <w:rPr>
          <w:lang w:eastAsia="pt-BR"/>
        </w:rPr>
        <w:t>).</w:t>
      </w:r>
    </w:p>
    <w:p w14:paraId="61FB365A" w14:textId="77777777" w:rsidR="000752AD" w:rsidRPr="00693DE7" w:rsidRDefault="000752AD" w:rsidP="000752AD">
      <w:pPr>
        <w:pStyle w:val="Legenda"/>
      </w:pPr>
      <w:bookmarkStart w:id="102" w:name="_Ref191478284"/>
      <w:r w:rsidRPr="00693DE7">
        <w:t xml:space="preserve">Figura </w:t>
      </w:r>
      <w:r>
        <w:fldChar w:fldCharType="begin"/>
      </w:r>
      <w:r>
        <w:instrText xml:space="preserve"> SEQ Figura \* ARABIC </w:instrText>
      </w:r>
      <w:r>
        <w:fldChar w:fldCharType="separate"/>
      </w:r>
      <w:r>
        <w:rPr>
          <w:noProof/>
        </w:rPr>
        <w:t>6</w:t>
      </w:r>
      <w:r>
        <w:rPr>
          <w:noProof/>
        </w:rPr>
        <w:fldChar w:fldCharType="end"/>
      </w:r>
      <w:bookmarkEnd w:id="102"/>
      <w:r w:rsidRPr="00693DE7">
        <w:t>: Legenda de classes do OMT-G</w:t>
      </w:r>
    </w:p>
    <w:tbl>
      <w:tblPr>
        <w:tblStyle w:val="Tabelacomgrade"/>
        <w:tblW w:w="0" w:type="auto"/>
        <w:tblLook w:val="04A0" w:firstRow="1" w:lastRow="0" w:firstColumn="1" w:lastColumn="0" w:noHBand="0" w:noVBand="1"/>
      </w:tblPr>
      <w:tblGrid>
        <w:gridCol w:w="9061"/>
      </w:tblGrid>
      <w:tr w:rsidR="000752AD" w:rsidRPr="00693DE7" w14:paraId="0F5D91BC" w14:textId="77777777" w:rsidTr="000643CA">
        <w:tc>
          <w:tcPr>
            <w:tcW w:w="9061" w:type="dxa"/>
          </w:tcPr>
          <w:p w14:paraId="7D610DDB" w14:textId="77777777" w:rsidR="000752AD" w:rsidRPr="00693DE7" w:rsidRDefault="000752AD" w:rsidP="000643CA">
            <w:pPr>
              <w:ind w:firstLine="0"/>
              <w:jc w:val="center"/>
              <w:rPr>
                <w:lang w:eastAsia="pt-BR"/>
              </w:rPr>
            </w:pPr>
            <w:r w:rsidRPr="00693DE7">
              <w:rPr>
                <w:noProof/>
                <w:lang w:eastAsia="pt-BR"/>
              </w:rPr>
              <w:drawing>
                <wp:inline distT="0" distB="0" distL="0" distR="0" wp14:anchorId="3ABBF79C" wp14:editId="7A226C3C">
                  <wp:extent cx="5086350" cy="1417517"/>
                  <wp:effectExtent l="0" t="0" r="0" b="0"/>
                  <wp:docPr id="1752544474" name="Imagem 1" descr="Uma imagem contendo Interface gráfica do usuári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Imagem 1" descr="Uma imagem contendo Interface gráfica do usuário&#10;&#10;O conteúdo gerado por IA pode estar incorreto."/>
                          <pic:cNvPicPr/>
                        </pic:nvPicPr>
                        <pic:blipFill>
                          <a:blip r:embed="rId18"/>
                          <a:stretch>
                            <a:fillRect/>
                          </a:stretch>
                        </pic:blipFill>
                        <pic:spPr>
                          <a:xfrm>
                            <a:off x="0" y="0"/>
                            <a:ext cx="5125614" cy="1428460"/>
                          </a:xfrm>
                          <a:prstGeom prst="rect">
                            <a:avLst/>
                          </a:prstGeom>
                        </pic:spPr>
                      </pic:pic>
                    </a:graphicData>
                  </a:graphic>
                </wp:inline>
              </w:drawing>
            </w:r>
          </w:p>
        </w:tc>
      </w:tr>
    </w:tbl>
    <w:p w14:paraId="13AC807D" w14:textId="77777777" w:rsidR="000752AD" w:rsidRPr="00693DE7" w:rsidRDefault="000752AD" w:rsidP="000752AD">
      <w:pPr>
        <w:rPr>
          <w:lang w:eastAsia="pt-BR"/>
        </w:rPr>
      </w:pPr>
    </w:p>
    <w:p w14:paraId="5BC9EECF" w14:textId="77777777" w:rsidR="000752AD" w:rsidRPr="00693DE7" w:rsidRDefault="000752AD" w:rsidP="000752AD">
      <w:pPr>
        <w:pStyle w:val="Legenda"/>
      </w:pPr>
      <w:bookmarkStart w:id="103" w:name="_Ref191477230"/>
      <w:r w:rsidRPr="00693DE7">
        <w:t xml:space="preserve">Figura </w:t>
      </w:r>
      <w:r>
        <w:fldChar w:fldCharType="begin"/>
      </w:r>
      <w:r>
        <w:instrText xml:space="preserve"> SEQ Figura \* ARABIC </w:instrText>
      </w:r>
      <w:r>
        <w:fldChar w:fldCharType="separate"/>
      </w:r>
      <w:r>
        <w:rPr>
          <w:noProof/>
        </w:rPr>
        <w:t>7</w:t>
      </w:r>
      <w:r>
        <w:rPr>
          <w:noProof/>
        </w:rPr>
        <w:fldChar w:fldCharType="end"/>
      </w:r>
      <w:bookmarkEnd w:id="103"/>
      <w:r w:rsidRPr="00693DE7">
        <w:t>: Modelagem de dados original do CIATA</w:t>
      </w:r>
    </w:p>
    <w:tbl>
      <w:tblPr>
        <w:tblStyle w:val="Tabelacomgrade"/>
        <w:tblW w:w="0" w:type="auto"/>
        <w:tblLook w:val="04A0" w:firstRow="1" w:lastRow="0" w:firstColumn="1" w:lastColumn="0" w:noHBand="0" w:noVBand="1"/>
      </w:tblPr>
      <w:tblGrid>
        <w:gridCol w:w="9061"/>
      </w:tblGrid>
      <w:tr w:rsidR="000752AD" w:rsidRPr="00693DE7" w14:paraId="38D54A37" w14:textId="77777777" w:rsidTr="000643CA">
        <w:tc>
          <w:tcPr>
            <w:tcW w:w="9061" w:type="dxa"/>
          </w:tcPr>
          <w:p w14:paraId="6CDB6C43" w14:textId="77777777" w:rsidR="000752AD" w:rsidRPr="00693DE7" w:rsidRDefault="000752AD" w:rsidP="000643CA">
            <w:pPr>
              <w:ind w:firstLine="0"/>
              <w:rPr>
                <w:lang w:eastAsia="pt-BR"/>
              </w:rPr>
            </w:pPr>
            <w:r w:rsidRPr="00693DE7">
              <w:rPr>
                <w:noProof/>
                <w:lang w:eastAsia="pt-BR"/>
              </w:rPr>
              <w:drawing>
                <wp:inline distT="0" distB="0" distL="0" distR="0" wp14:anchorId="0534247D" wp14:editId="159F3AD4">
                  <wp:extent cx="5760085" cy="3032760"/>
                  <wp:effectExtent l="0" t="0" r="0" b="0"/>
                  <wp:docPr id="1978548521"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Imagem 1" descr="Diagrama&#10;&#10;O conteúdo gerado por IA pode estar incorreto."/>
                          <pic:cNvPicPr/>
                        </pic:nvPicPr>
                        <pic:blipFill>
                          <a:blip r:embed="rId19"/>
                          <a:stretch>
                            <a:fillRect/>
                          </a:stretch>
                        </pic:blipFill>
                        <pic:spPr>
                          <a:xfrm>
                            <a:off x="0" y="0"/>
                            <a:ext cx="5760085" cy="3032760"/>
                          </a:xfrm>
                          <a:prstGeom prst="rect">
                            <a:avLst/>
                          </a:prstGeom>
                        </pic:spPr>
                      </pic:pic>
                    </a:graphicData>
                  </a:graphic>
                </wp:inline>
              </w:drawing>
            </w:r>
          </w:p>
        </w:tc>
      </w:tr>
    </w:tbl>
    <w:p w14:paraId="698CEDD4" w14:textId="77777777" w:rsidR="000752AD" w:rsidRPr="00693DE7" w:rsidRDefault="000752AD" w:rsidP="000752AD">
      <w:pPr>
        <w:rPr>
          <w:lang w:eastAsia="pt-BR"/>
        </w:rPr>
      </w:pPr>
    </w:p>
    <w:p w14:paraId="5E8CD3A7" w14:textId="77777777" w:rsidR="000752AD" w:rsidRPr="00693DE7" w:rsidRDefault="000752AD" w:rsidP="000752AD">
      <w:pPr>
        <w:rPr>
          <w:lang w:eastAsia="pt-BR"/>
        </w:rPr>
      </w:pPr>
      <w:r w:rsidRPr="00693DE7">
        <w:rPr>
          <w:lang w:eastAsia="pt-BR"/>
        </w:rPr>
        <w:lastRenderedPageBreak/>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Pr="00693DE7">
        <w:t xml:space="preserve">Figura </w:t>
      </w:r>
      <w:r>
        <w:rPr>
          <w:noProof/>
        </w:rPr>
        <w:t>8</w:t>
      </w:r>
      <w:r w:rsidRPr="00693DE7">
        <w:rPr>
          <w:lang w:eastAsia="pt-BR"/>
        </w:rPr>
        <w:fldChar w:fldCharType="end"/>
      </w:r>
      <w:r w:rsidRPr="00693DE7">
        <w:rPr>
          <w:lang w:eastAsia="pt-BR"/>
        </w:rPr>
        <w:t xml:space="preserve"> apresenta uma das possíveis formas de conexão entre o CT/CIATA e o CTM. Nessa proposta, as classes do CIATA continuam sendo do tipo convencional, e a chave “InscriçãoCadastral”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5BA08E40" w14:textId="77777777" w:rsidR="000752AD" w:rsidRPr="00693DE7" w:rsidRDefault="000752AD" w:rsidP="000752AD">
      <w:pPr>
        <w:pStyle w:val="Legenda"/>
      </w:pPr>
      <w:bookmarkStart w:id="104" w:name="_Ref191478455"/>
      <w:r w:rsidRPr="00693DE7">
        <w:t xml:space="preserve">Figura </w:t>
      </w:r>
      <w:r>
        <w:fldChar w:fldCharType="begin"/>
      </w:r>
      <w:r>
        <w:instrText xml:space="preserve"> SEQ Figura \* ARABIC </w:instrText>
      </w:r>
      <w:r>
        <w:fldChar w:fldCharType="separate"/>
      </w:r>
      <w:r>
        <w:rPr>
          <w:noProof/>
        </w:rPr>
        <w:t>8</w:t>
      </w:r>
      <w:r>
        <w:rPr>
          <w:noProof/>
        </w:rPr>
        <w:fldChar w:fldCharType="end"/>
      </w:r>
      <w:bookmarkEnd w:id="104"/>
      <w:r w:rsidRPr="00693DE7">
        <w:t>:: Modelagem de dados CIATA x CTM</w:t>
      </w:r>
    </w:p>
    <w:tbl>
      <w:tblPr>
        <w:tblStyle w:val="Tabelacomgrade"/>
        <w:tblW w:w="9287" w:type="dxa"/>
        <w:tblLook w:val="04A0" w:firstRow="1" w:lastRow="0" w:firstColumn="1" w:lastColumn="0" w:noHBand="0" w:noVBand="1"/>
      </w:tblPr>
      <w:tblGrid>
        <w:gridCol w:w="9287"/>
      </w:tblGrid>
      <w:tr w:rsidR="000752AD" w:rsidRPr="00693DE7" w14:paraId="33A9261B" w14:textId="77777777" w:rsidTr="000643CA">
        <w:trPr>
          <w:trHeight w:val="6132"/>
        </w:trPr>
        <w:tc>
          <w:tcPr>
            <w:tcW w:w="9287" w:type="dxa"/>
          </w:tcPr>
          <w:p w14:paraId="397E0C43" w14:textId="77777777" w:rsidR="000752AD" w:rsidRPr="00693DE7" w:rsidRDefault="000752AD" w:rsidP="000643CA">
            <w:pPr>
              <w:ind w:firstLine="0"/>
              <w:rPr>
                <w:lang w:eastAsia="pt-BR"/>
              </w:rPr>
            </w:pPr>
            <w:r w:rsidRPr="00693DE7">
              <w:rPr>
                <w:noProof/>
                <w:lang w:eastAsia="pt-BR"/>
              </w:rPr>
              <w:drawing>
                <wp:inline distT="0" distB="0" distL="0" distR="0" wp14:anchorId="0FC597E6" wp14:editId="18A08267">
                  <wp:extent cx="5760085" cy="5506720"/>
                  <wp:effectExtent l="0" t="0" r="0" b="0"/>
                  <wp:docPr id="1500534966"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Imagem 1" descr="Diagrama&#10;&#10;O conteúdo gerado por IA pode estar incorreto."/>
                          <pic:cNvPicPr/>
                        </pic:nvPicPr>
                        <pic:blipFill>
                          <a:blip r:embed="rId20"/>
                          <a:stretch>
                            <a:fillRect/>
                          </a:stretch>
                        </pic:blipFill>
                        <pic:spPr>
                          <a:xfrm>
                            <a:off x="0" y="0"/>
                            <a:ext cx="5760085" cy="5506720"/>
                          </a:xfrm>
                          <a:prstGeom prst="rect">
                            <a:avLst/>
                          </a:prstGeom>
                        </pic:spPr>
                      </pic:pic>
                    </a:graphicData>
                  </a:graphic>
                </wp:inline>
              </w:drawing>
            </w:r>
          </w:p>
        </w:tc>
      </w:tr>
    </w:tbl>
    <w:p w14:paraId="7B27A363" w14:textId="77777777" w:rsidR="000752AD" w:rsidRPr="00693DE7" w:rsidRDefault="000752AD" w:rsidP="000752AD">
      <w:pPr>
        <w:pStyle w:val="Ttulo3"/>
      </w:pPr>
      <w:bookmarkStart w:id="105" w:name="_Toc196482560"/>
      <w:r w:rsidRPr="00693DE7">
        <w:t>Presença do CIATA nos cadastros imobiliários</w:t>
      </w:r>
      <w:bookmarkEnd w:id="105"/>
    </w:p>
    <w:p w14:paraId="3AB3F50A" w14:textId="77777777" w:rsidR="000752AD" w:rsidRPr="00693DE7" w:rsidRDefault="000752AD" w:rsidP="000752AD">
      <w:r w:rsidRPr="00693DE7">
        <w:t xml:space="preserve">Foi preciso verificar se as prefeituras ainda usam aplicações de cadastro baseadas no padrão CIATA. </w:t>
      </w:r>
    </w:p>
    <w:p w14:paraId="24CC6603" w14:textId="77777777" w:rsidR="000752AD" w:rsidRPr="00693DE7" w:rsidRDefault="000752AD" w:rsidP="000752AD">
      <w:r w:rsidRPr="00693DE7">
        <w:t xml:space="preserve">Para isso foram feitas quatro pesquisas diferentes: </w:t>
      </w:r>
    </w:p>
    <w:p w14:paraId="507251B6" w14:textId="77777777" w:rsidR="000752AD" w:rsidRPr="00693DE7" w:rsidRDefault="000752AD" w:rsidP="000752AD">
      <w:r w:rsidRPr="00693DE7">
        <w:t xml:space="preserve">- </w:t>
      </w:r>
      <w:commentRangeStart w:id="106"/>
      <w:r w:rsidRPr="00693DE7">
        <w:t>Visita à treze prefeituras</w:t>
      </w:r>
      <w:commentRangeEnd w:id="106"/>
      <w:r w:rsidR="00B55D75">
        <w:rPr>
          <w:rStyle w:val="Refdecomentrio"/>
        </w:rPr>
        <w:commentReference w:id="106"/>
      </w:r>
      <w:r w:rsidRPr="00693DE7">
        <w:t>;</w:t>
      </w:r>
    </w:p>
    <w:p w14:paraId="4CB59E0A" w14:textId="77777777" w:rsidR="000752AD" w:rsidRPr="00693DE7" w:rsidRDefault="000752AD" w:rsidP="000752AD">
      <w:r w:rsidRPr="00693DE7">
        <w:lastRenderedPageBreak/>
        <w:t>- Análise visual de cinquenta e sete imagens de carnês de IPTU disponíveis na Internet;</w:t>
      </w:r>
    </w:p>
    <w:p w14:paraId="6E7CC730" w14:textId="77777777" w:rsidR="000752AD" w:rsidRPr="00693DE7" w:rsidRDefault="000752AD" w:rsidP="000752AD">
      <w:r w:rsidRPr="00693DE7">
        <w:t xml:space="preserve">- Consulta às bases de dados do </w:t>
      </w:r>
      <w:r w:rsidRPr="00693DE7">
        <w:rPr>
          <w:i/>
        </w:rPr>
        <w:t>CadUrb</w:t>
      </w:r>
      <w:r w:rsidRPr="00693DE7">
        <w:t>;</w:t>
      </w:r>
    </w:p>
    <w:p w14:paraId="43F2694F" w14:textId="77777777" w:rsidR="000752AD" w:rsidRPr="00693DE7" w:rsidRDefault="000752AD" w:rsidP="000752AD">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45BED2B1" w14:textId="77777777" w:rsidR="000752AD" w:rsidRPr="00693DE7" w:rsidRDefault="000752AD" w:rsidP="000752AD">
      <w:r w:rsidRPr="00693DE7">
        <w:t xml:space="preserve">As três primeiras pesquisas visavam obter informações para validar a pesquisa com o </w:t>
      </w:r>
      <w:r w:rsidRPr="00693DE7">
        <w:rPr>
          <w:i/>
        </w:rPr>
        <w:t>Google Custon Search</w:t>
      </w:r>
      <w:r w:rsidRPr="00693DE7">
        <w:t>.</w:t>
      </w:r>
    </w:p>
    <w:p w14:paraId="44A5A5B8" w14:textId="77777777" w:rsidR="000752AD" w:rsidRPr="00693DE7" w:rsidRDefault="000752AD" w:rsidP="000752AD">
      <w:r w:rsidRPr="00693DE7">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21D36062" w14:textId="77777777" w:rsidR="000752AD" w:rsidRPr="00693DE7" w:rsidRDefault="000752AD" w:rsidP="000752AD">
      <w:r w:rsidRPr="00693DE7">
        <w:t>No caso da pesquisa do GCS deve-se destacar que municípios que não possuem página na Internet ou não disponibilizam carnês do IPTU nesse canal resultaram negativo para ‘Padrão Ciata’. Assim, é muito provável que os resultados positivos estejam subdimensionados.</w:t>
      </w:r>
    </w:p>
    <w:p w14:paraId="45254F97" w14:textId="77777777" w:rsidR="000752AD" w:rsidRPr="00693DE7" w:rsidRDefault="000752AD" w:rsidP="000752AD">
      <w:pPr>
        <w:pStyle w:val="Legenda"/>
      </w:pPr>
      <w:r w:rsidRPr="00693DE7">
        <w:t xml:space="preserve">Tabela </w:t>
      </w:r>
      <w:r>
        <w:fldChar w:fldCharType="begin"/>
      </w:r>
      <w:r>
        <w:instrText xml:space="preserve"> SEQ Tabela \* ARABIC </w:instrText>
      </w:r>
      <w:r>
        <w:fldChar w:fldCharType="separate"/>
      </w:r>
      <w:r>
        <w:rPr>
          <w:noProof/>
        </w:rPr>
        <w:t>5</w:t>
      </w:r>
      <w:r>
        <w:rPr>
          <w:noProof/>
        </w:rPr>
        <w:fldChar w:fldCharType="end"/>
      </w:r>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0752AD" w:rsidRPr="00693DE7" w14:paraId="246B7AE7"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36B3257" w14:textId="77777777" w:rsidR="000752AD" w:rsidRPr="00693DE7" w:rsidRDefault="000752AD" w:rsidP="000643CA">
            <w:pPr>
              <w:ind w:firstLine="0"/>
              <w:jc w:val="left"/>
              <w:rPr>
                <w:rFonts w:ascii="Times New Roman" w:eastAsia="Times New Roman" w:hAnsi="Times New Roman" w:cs="Times New Roman"/>
                <w:sz w:val="20"/>
                <w:szCs w:val="24"/>
                <w:lang w:eastAsia="pt-BR"/>
              </w:rPr>
            </w:pPr>
          </w:p>
        </w:tc>
        <w:tc>
          <w:tcPr>
            <w:tcW w:w="763" w:type="dxa"/>
            <w:noWrap/>
            <w:hideMark/>
          </w:tcPr>
          <w:p w14:paraId="02770F52"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2C937CDB"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om Geo</w:t>
            </w:r>
          </w:p>
        </w:tc>
        <w:tc>
          <w:tcPr>
            <w:tcW w:w="2320" w:type="dxa"/>
            <w:gridSpan w:val="2"/>
            <w:noWrap/>
            <w:hideMark/>
          </w:tcPr>
          <w:p w14:paraId="31299CA7"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0752AD" w:rsidRPr="00693DE7" w14:paraId="244DCF3C"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A56A74A"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795CA4A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224EA7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D449F32"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1C9BF64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64446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5675BB36"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8140743"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36786B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05A7A0C7"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0ACFAFA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5C92B72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0389BF1F"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6D4E537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D9BF43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dUrb</w:t>
            </w:r>
          </w:p>
        </w:tc>
        <w:tc>
          <w:tcPr>
            <w:tcW w:w="763" w:type="dxa"/>
            <w:noWrap/>
            <w:hideMark/>
          </w:tcPr>
          <w:p w14:paraId="62F598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02D65D0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74BB7B2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57708E6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141464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0752AD" w:rsidRPr="00693DE7" w14:paraId="60E998F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0E587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309D4F4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1DF6C36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1EB2851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1A8417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6EE4F721"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7C9DE576" w14:textId="77777777" w:rsidR="000752AD" w:rsidRPr="00693DE7" w:rsidRDefault="000752AD" w:rsidP="000752AD">
      <w:pPr>
        <w:rPr>
          <w:lang w:eastAsia="pt-BR"/>
        </w:rPr>
      </w:pPr>
    </w:p>
    <w:p w14:paraId="5078E6BD" w14:textId="12C6168B" w:rsidR="000752AD" w:rsidRPr="00693DE7" w:rsidRDefault="005F0709" w:rsidP="000752AD">
      <w:pPr>
        <w:pStyle w:val="Ttulo3"/>
        <w:rPr>
          <w:lang w:eastAsia="pt-BR"/>
        </w:rPr>
      </w:pPr>
      <w:bookmarkStart w:id="107" w:name="_Toc183090308"/>
      <w:bookmarkStart w:id="108" w:name="_Toc196482561"/>
      <w:r>
        <w:rPr>
          <w:lang w:eastAsia="pt-BR"/>
        </w:rPr>
        <w:t xml:space="preserve">O </w:t>
      </w:r>
      <w:r w:rsidR="000752AD" w:rsidRPr="00693DE7">
        <w:rPr>
          <w:lang w:eastAsia="pt-BR"/>
        </w:rPr>
        <w:t xml:space="preserve">CIATA e </w:t>
      </w:r>
      <w:r>
        <w:rPr>
          <w:lang w:eastAsia="pt-BR"/>
        </w:rPr>
        <w:t xml:space="preserve">o </w:t>
      </w:r>
      <w:r w:rsidR="000752AD" w:rsidRPr="00693DE7">
        <w:rPr>
          <w:lang w:eastAsia="pt-BR"/>
        </w:rPr>
        <w:t>imageamento</w:t>
      </w:r>
      <w:bookmarkEnd w:id="107"/>
      <w:bookmarkEnd w:id="108"/>
      <w:r w:rsidR="000752AD" w:rsidRPr="00693DE7">
        <w:rPr>
          <w:lang w:eastAsia="pt-BR"/>
        </w:rPr>
        <w:t xml:space="preserve"> </w:t>
      </w:r>
    </w:p>
    <w:p w14:paraId="4938B8B3" w14:textId="77777777" w:rsidR="000752AD" w:rsidRPr="00693DE7" w:rsidRDefault="000752AD" w:rsidP="000752AD">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Pr="00693DE7">
        <w:rPr>
          <w:lang w:eastAsia="pt-BR"/>
        </w:rPr>
        <w:fldChar w:fldCharType="begin"/>
      </w:r>
      <w:r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rPr>
        <w:t>(MF-CIATA, 1979)</w:t>
      </w:r>
      <w:r w:rsidRPr="00693DE7">
        <w:rPr>
          <w:lang w:eastAsia="pt-BR"/>
        </w:rPr>
        <w:fldChar w:fldCharType="end"/>
      </w:r>
    </w:p>
    <w:p w14:paraId="20129547" w14:textId="77777777" w:rsidR="000752AD" w:rsidRPr="00693DE7" w:rsidRDefault="000752AD" w:rsidP="000752AD">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03F58E00" w14:textId="77777777" w:rsidR="000752AD" w:rsidRPr="00693DE7" w:rsidRDefault="000752AD" w:rsidP="000752AD">
      <w:pPr>
        <w:ind w:left="851" w:firstLine="0"/>
      </w:pPr>
      <w:r w:rsidRPr="00693DE7">
        <w:t>E que:</w:t>
      </w:r>
    </w:p>
    <w:p w14:paraId="7E555B3B" w14:textId="77777777" w:rsidR="000752AD" w:rsidRPr="00693DE7" w:rsidRDefault="000752AD" w:rsidP="000752AD">
      <w:pPr>
        <w:pStyle w:val="Citao"/>
      </w:pPr>
      <w:r w:rsidRPr="00693DE7">
        <w:lastRenderedPageBreak/>
        <w:t>“</w:t>
      </w:r>
      <w:r w:rsidRPr="00693DE7">
        <w:rPr>
          <w:i/>
          <w:iCs/>
        </w:rPr>
        <w:t>Caso não exista nenhuma planta da área urbana que sirva de base será necessário executar, a partir de um croqui à mão livre em campo, a planta da área urbana do Município</w:t>
      </w:r>
      <w:r w:rsidRPr="00693DE7">
        <w:t>.”</w:t>
      </w:r>
    </w:p>
    <w:p w14:paraId="2B99E058" w14:textId="77777777" w:rsidR="000752AD" w:rsidRPr="00693DE7" w:rsidRDefault="000752AD" w:rsidP="000752AD">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494057D3" w14:textId="77777777" w:rsidR="000752AD" w:rsidRPr="00693DE7" w:rsidRDefault="000752AD" w:rsidP="000752AD">
      <w:pPr>
        <w:rPr>
          <w:lang w:eastAsia="pt-BR"/>
        </w:rPr>
      </w:pPr>
      <w:r w:rsidRPr="00693DE7">
        <w:rPr>
          <w:lang w:eastAsia="pt-BR"/>
        </w:rPr>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44761AE9" w14:textId="77777777" w:rsidR="000752AD" w:rsidRPr="00693DE7" w:rsidRDefault="000752AD" w:rsidP="000752AD">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01F32DA5" w14:textId="1C6B2096" w:rsidR="000752AD" w:rsidRPr="00693DE7" w:rsidRDefault="005F0709" w:rsidP="000752AD">
      <w:pPr>
        <w:pStyle w:val="Ttulo3"/>
        <w:rPr>
          <w:lang w:eastAsia="pt-BR"/>
        </w:rPr>
      </w:pPr>
      <w:bookmarkStart w:id="109" w:name="_Ref191278478"/>
      <w:bookmarkStart w:id="110" w:name="_Ref191278485"/>
      <w:bookmarkStart w:id="111" w:name="_Toc196482562"/>
      <w:r>
        <w:rPr>
          <w:lang w:eastAsia="pt-BR"/>
        </w:rPr>
        <w:t xml:space="preserve">O </w:t>
      </w:r>
      <w:r w:rsidR="000752AD" w:rsidRPr="00693DE7">
        <w:rPr>
          <w:lang w:eastAsia="pt-BR"/>
        </w:rPr>
        <w:t>CIATA e a Lei Geral de Proteção de Dados (LGPD)</w:t>
      </w:r>
      <w:bookmarkEnd w:id="109"/>
      <w:bookmarkEnd w:id="110"/>
      <w:bookmarkEnd w:id="111"/>
    </w:p>
    <w:p w14:paraId="692AD3FA" w14:textId="77777777" w:rsidR="000752AD" w:rsidRPr="00693DE7" w:rsidRDefault="000752AD" w:rsidP="000752AD">
      <w:pPr>
        <w:rPr>
          <w:lang w:eastAsia="pt-BR"/>
        </w:rPr>
      </w:pPr>
      <w:r w:rsidRPr="00693DE7">
        <w:rPr>
          <w:lang w:eastAsia="pt-BR"/>
        </w:rPr>
        <w:t xml:space="preserve">É muito provável que as informações do cadastro textual estejam em um formato específico para o aplicativo de cadastro, o que não permite uma manipulação eficaz. Assim, será necessário importar os dados para um gerenciador de banco de dados que possua ferramentas de consulta como SQL ou um visualizador gráfico. </w:t>
      </w:r>
    </w:p>
    <w:p w14:paraId="2B131124" w14:textId="77777777" w:rsidR="000752AD" w:rsidRPr="00693DE7" w:rsidRDefault="000752AD" w:rsidP="000752AD">
      <w:pPr>
        <w:rPr>
          <w:lang w:eastAsia="pt-BR"/>
        </w:rPr>
      </w:pPr>
      <w:r w:rsidRPr="00693DE7">
        <w:rPr>
          <w:lang w:eastAsia="pt-BR"/>
        </w:rPr>
        <w:t>Nesse caso, a primeira pergunta a ser respondida é: “Quem é o proprietário dos dados do cadastro imobiliário?”.</w:t>
      </w:r>
    </w:p>
    <w:p w14:paraId="15854B1A" w14:textId="77777777" w:rsidR="000752AD" w:rsidRPr="00693DE7" w:rsidRDefault="000752AD" w:rsidP="000752AD">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359EE0B0" w14:textId="77777777" w:rsidR="000752AD" w:rsidRPr="00693DE7" w:rsidRDefault="000752AD" w:rsidP="000752AD">
      <w:pPr>
        <w:rPr>
          <w:lang w:eastAsia="pt-BR"/>
        </w:rPr>
      </w:pPr>
      <w:r w:rsidRPr="00693DE7">
        <w:rPr>
          <w:lang w:eastAsia="pt-BR"/>
        </w:rPr>
        <w:lastRenderedPageBreak/>
        <w:t xml:space="preserve">É o que diz o </w:t>
      </w:r>
      <w:r w:rsidRPr="00693DE7">
        <w:rPr>
          <w:i/>
          <w:lang w:eastAsia="pt-BR"/>
        </w:rPr>
        <w:t>Código Tributário Brasileiro</w:t>
      </w:r>
      <w:r w:rsidRPr="00693DE7">
        <w:rPr>
          <w:lang w:eastAsia="pt-BR"/>
        </w:rPr>
        <w:t xml:space="preserve"> </w:t>
      </w:r>
      <w:r w:rsidRPr="00693DE7">
        <w:rPr>
          <w:lang w:eastAsia="pt-BR"/>
        </w:rPr>
        <w:fldChar w:fldCharType="begin"/>
      </w:r>
      <w:r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Pr="00693DE7">
        <w:rPr>
          <w:lang w:eastAsia="pt-BR"/>
        </w:rPr>
        <w:fldChar w:fldCharType="separate"/>
      </w:r>
      <w:r w:rsidRPr="00693DE7">
        <w:rPr>
          <w:rFonts w:cs="Arial"/>
        </w:rPr>
        <w:t>(CTN, 1966)</w:t>
      </w:r>
      <w:r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B1E9B47" w14:textId="77777777" w:rsidR="000752AD" w:rsidRPr="00693DE7" w:rsidRDefault="000752AD" w:rsidP="000752AD">
      <w:pPr>
        <w:rPr>
          <w:lang w:eastAsia="pt-BR"/>
        </w:rPr>
      </w:pPr>
      <w:r w:rsidRPr="00693DE7">
        <w:rPr>
          <w:lang w:eastAsia="pt-BR"/>
        </w:rPr>
        <w:t>O Artigo 113, §2º do CTN,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 do CTN).</w:t>
      </w:r>
    </w:p>
    <w:p w14:paraId="5037B661" w14:textId="77777777" w:rsidR="000752AD" w:rsidRPr="00693DE7" w:rsidRDefault="000752AD" w:rsidP="000752AD">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5C7AF0" w14:textId="77777777" w:rsidR="000752AD" w:rsidRPr="00693DE7" w:rsidRDefault="000752AD" w:rsidP="000752AD">
      <w:pPr>
        <w:rPr>
          <w:lang w:eastAsia="pt-BR"/>
        </w:rPr>
      </w:pPr>
      <w:r w:rsidRPr="00693DE7">
        <w:rPr>
          <w:lang w:eastAsia="pt-BR"/>
        </w:rPr>
        <w:t xml:space="preserve">A Lei Geral de Proteção de Dados </w:t>
      </w:r>
      <w:r w:rsidRPr="00693DE7">
        <w:rPr>
          <w:lang w:eastAsia="pt-BR"/>
        </w:rPr>
        <w:fldChar w:fldCharType="begin"/>
      </w:r>
      <w:r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Pr="00693DE7">
        <w:rPr>
          <w:lang w:eastAsia="pt-BR"/>
        </w:rPr>
        <w:fldChar w:fldCharType="separate"/>
      </w:r>
      <w:r w:rsidRPr="00693DE7">
        <w:rPr>
          <w:rFonts w:cs="Arial"/>
        </w:rPr>
        <w:t>(LGPD, 2018)</w:t>
      </w:r>
      <w:r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6AE4F88A" w14:textId="77777777" w:rsidR="000752AD" w:rsidRPr="00693DE7" w:rsidRDefault="000752AD" w:rsidP="000752AD">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6D1FBE8A" w14:textId="77777777" w:rsidR="000752AD" w:rsidRPr="00693DE7" w:rsidRDefault="000752AD" w:rsidP="000752AD">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75DDB070" w14:textId="77777777" w:rsidR="000752AD" w:rsidRPr="00693DE7" w:rsidRDefault="000752AD" w:rsidP="000752AD">
      <w:pPr>
        <w:rPr>
          <w:lang w:eastAsia="pt-BR"/>
        </w:rPr>
      </w:pPr>
      <w:r w:rsidRPr="00693DE7">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sidRPr="00693DE7">
        <w:rPr>
          <w:lang w:eastAsia="pt-BR"/>
        </w:rPr>
        <w:lastRenderedPageBreak/>
        <w:t>formato solicitado pela prefeitura, sendo devida apenas a justa indenização pelo trabalho necessário à conversão para o formato exigido.</w:t>
      </w:r>
    </w:p>
    <w:p w14:paraId="54C69FB7" w14:textId="77777777" w:rsidR="000752AD" w:rsidRPr="00693DE7" w:rsidRDefault="000752AD" w:rsidP="000752AD">
      <w:pPr>
        <w:pStyle w:val="Ttulo2"/>
      </w:pPr>
      <w:bookmarkStart w:id="112" w:name="_Toc196482563"/>
      <w:r w:rsidRPr="00693DE7">
        <w:t>CNEFE - Cadastro Nacional de Endereços para Fins Estatísticos</w:t>
      </w:r>
      <w:bookmarkEnd w:id="112"/>
      <w:r w:rsidRPr="00693DE7">
        <w:t xml:space="preserve"> </w:t>
      </w:r>
    </w:p>
    <w:p w14:paraId="62EA0007" w14:textId="77777777" w:rsidR="000752AD" w:rsidRPr="00693DE7" w:rsidRDefault="000752AD" w:rsidP="000752AD">
      <w:r w:rsidRPr="00693DE7">
        <w:t>Segundo o sítio do IBGE na Internet:</w:t>
      </w:r>
    </w:p>
    <w:p w14:paraId="460FF07F" w14:textId="77777777" w:rsidR="000752AD" w:rsidRPr="00693DE7" w:rsidRDefault="000752AD" w:rsidP="000752AD">
      <w:pPr>
        <w:pStyle w:val="Citao"/>
        <w:rPr>
          <w:i/>
          <w:iCs/>
          <w:lang w:eastAsia="pt-BR"/>
        </w:rPr>
      </w:pPr>
      <w:r w:rsidRPr="00693DE7">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6C8A1DD0" w14:textId="77777777" w:rsidR="000752AD" w:rsidRPr="00693DE7" w:rsidRDefault="000752AD" w:rsidP="000752AD">
      <w:pPr>
        <w:pStyle w:val="Citao"/>
        <w:rPr>
          <w:i/>
          <w:iCs/>
          <w:lang w:eastAsia="pt-BR"/>
        </w:rPr>
      </w:pPr>
      <w:r w:rsidRPr="00693DE7">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09A6A110" w14:textId="77777777" w:rsidR="000752AD" w:rsidRPr="00693DE7" w:rsidRDefault="000752AD" w:rsidP="000752AD">
      <w:pPr>
        <w:pStyle w:val="Citao"/>
        <w:rPr>
          <w:i/>
          <w:iCs/>
          <w:lang w:eastAsia="pt-BR"/>
        </w:rPr>
      </w:pPr>
      <w:r w:rsidRPr="00693DE7">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7D96E3" w14:textId="77777777" w:rsidR="000752AD" w:rsidRPr="00693DE7" w:rsidRDefault="000752AD" w:rsidP="000752AD">
      <w:pPr>
        <w:pStyle w:val="Citao"/>
        <w:rPr>
          <w:i/>
          <w:iCs/>
          <w:lang w:eastAsia="pt-BR"/>
        </w:rPr>
      </w:pPr>
      <w:r w:rsidRPr="00693DE7">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p>
    <w:p w14:paraId="65126585" w14:textId="77777777" w:rsidR="000752AD" w:rsidRPr="00693DE7" w:rsidRDefault="000752AD" w:rsidP="000752AD">
      <w:pPr>
        <w:rPr>
          <w:lang w:eastAsia="pt-BR"/>
        </w:rPr>
      </w:pPr>
      <w:r w:rsidRPr="00693DE7">
        <w:t xml:space="preserve">O CNEFE é resultado da coleta de coordenadas geográficas dos endereços no Brasil, inicialmente realizada durante os Censos. Embora a precisão dos pontos seja limitada, ela é adequada para a localização de estabelecimentos e residências. A </w:t>
      </w:r>
      <w:r w:rsidRPr="00693DE7">
        <w:fldChar w:fldCharType="begin"/>
      </w:r>
      <w:r w:rsidRPr="00693DE7">
        <w:instrText xml:space="preserve"> REF _Ref192059238 \h </w:instrText>
      </w:r>
      <w:r w:rsidRPr="00693DE7">
        <w:fldChar w:fldCharType="separate"/>
      </w:r>
      <w:r w:rsidRPr="00693DE7">
        <w:t xml:space="preserve">Figura </w:t>
      </w:r>
      <w:r>
        <w:rPr>
          <w:noProof/>
        </w:rPr>
        <w:t>9</w:t>
      </w:r>
      <w:r w:rsidRPr="00693DE7">
        <w:fldChar w:fldCharType="end"/>
      </w:r>
      <w:r w:rsidRPr="00693DE7">
        <w:t xml:space="preserve"> ilustra a distribuição dos pontos coletados sobre uma imagem de satélite. Pode-se observar que as coordenadas fornecem a localização aproximada do acesso ao imóvel, no logradouro correspondente à testada do imóvel.</w:t>
      </w:r>
    </w:p>
    <w:p w14:paraId="0DCD7E1B" w14:textId="77777777" w:rsidR="000752AD" w:rsidRPr="00693DE7" w:rsidRDefault="000752AD" w:rsidP="000752AD">
      <w:pPr>
        <w:pStyle w:val="Legenda"/>
      </w:pPr>
      <w:bookmarkStart w:id="113" w:name="_Ref192059238"/>
      <w:r w:rsidRPr="00693DE7">
        <w:lastRenderedPageBreak/>
        <w:t xml:space="preserve">Figura </w:t>
      </w:r>
      <w:r>
        <w:fldChar w:fldCharType="begin"/>
      </w:r>
      <w:r>
        <w:instrText xml:space="preserve"> SEQ Figura \* ARABIC </w:instrText>
      </w:r>
      <w:r>
        <w:fldChar w:fldCharType="separate"/>
      </w:r>
      <w:r>
        <w:rPr>
          <w:noProof/>
        </w:rPr>
        <w:t>9</w:t>
      </w:r>
      <w:r>
        <w:rPr>
          <w:noProof/>
        </w:rPr>
        <w:fldChar w:fldCharType="end"/>
      </w:r>
      <w:bookmarkEnd w:id="113"/>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0752AD" w:rsidRPr="00693DE7" w14:paraId="799A8210" w14:textId="77777777" w:rsidTr="000643CA">
        <w:tc>
          <w:tcPr>
            <w:tcW w:w="8210" w:type="dxa"/>
          </w:tcPr>
          <w:p w14:paraId="1F6B7CAB" w14:textId="77777777" w:rsidR="000752AD" w:rsidRPr="00693DE7" w:rsidRDefault="000752AD" w:rsidP="000643CA">
            <w:pPr>
              <w:pStyle w:val="Citao"/>
              <w:ind w:left="-109"/>
              <w:jc w:val="right"/>
              <w:rPr>
                <w:lang w:eastAsia="pt-BR"/>
              </w:rPr>
            </w:pPr>
            <w:r w:rsidRPr="00693DE7">
              <w:rPr>
                <w:noProof/>
                <w:lang w:eastAsia="pt-BR"/>
              </w:rPr>
              <w:drawing>
                <wp:inline distT="0" distB="0" distL="0" distR="0" wp14:anchorId="69AF55DE" wp14:editId="60B76369">
                  <wp:extent cx="5105973" cy="5316220"/>
                  <wp:effectExtent l="0" t="0" r="0" b="0"/>
                  <wp:docPr id="1144952947" name="Imagem 1" descr="Tela de jogo de vídeo gam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Imagem 1" descr="Tela de jogo de vídeo game&#10;&#10;O conteúdo gerado por IA pode estar incorreto."/>
                          <pic:cNvPicPr/>
                        </pic:nvPicPr>
                        <pic:blipFill>
                          <a:blip r:embed="rId21"/>
                          <a:stretch>
                            <a:fillRect/>
                          </a:stretch>
                        </pic:blipFill>
                        <pic:spPr>
                          <a:xfrm>
                            <a:off x="0" y="0"/>
                            <a:ext cx="5121722" cy="5332617"/>
                          </a:xfrm>
                          <a:prstGeom prst="rect">
                            <a:avLst/>
                          </a:prstGeom>
                        </pic:spPr>
                      </pic:pic>
                    </a:graphicData>
                  </a:graphic>
                </wp:inline>
              </w:drawing>
            </w:r>
          </w:p>
        </w:tc>
      </w:tr>
    </w:tbl>
    <w:p w14:paraId="377C86C4" w14:textId="77777777" w:rsidR="000752AD" w:rsidRPr="00693DE7" w:rsidRDefault="000752AD" w:rsidP="000752AD">
      <w:pPr>
        <w:pStyle w:val="Citao"/>
        <w:rPr>
          <w:lang w:eastAsia="pt-BR"/>
        </w:rPr>
      </w:pPr>
    </w:p>
    <w:p w14:paraId="3F4AD6DC" w14:textId="77777777" w:rsidR="000752AD" w:rsidRPr="00693DE7" w:rsidRDefault="000752AD" w:rsidP="000752AD">
      <w:pPr>
        <w:rPr>
          <w:lang w:eastAsia="pt-BR"/>
        </w:rPr>
      </w:pPr>
      <w:r w:rsidRPr="00693DE7">
        <w:rPr>
          <w:lang w:eastAsia="pt-BR"/>
        </w:rPr>
        <w:t xml:space="preserve">CIATA e CNEFE apresentam atributos com funções semelhantes que, embora não sejam coincidentes em seu conteúdo, formam uma estrutura bastante harmônica. Em tese, a concatenação dos atributos [NOM_TIPO_SEGLOGR] + [NOM_TITULO_SEGLOGR] + [NOM_SEGLOGR] + [NUM_ENDERECO] da base de dados CNEFE pode ser conectada à concatenação dos atributos [NUM_ENDERECO] + [nrEndereco] + [complementoEndereco] do CIATA para permitir uma geolocalização aproximada e o tamanho do terreno. </w:t>
      </w:r>
    </w:p>
    <w:p w14:paraId="35217E9A"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Pr="00693DE7">
        <w:t xml:space="preserve">Tabela </w:t>
      </w:r>
      <w:r>
        <w:rPr>
          <w:noProof/>
        </w:rPr>
        <w:t>6</w:t>
      </w:r>
      <w:r w:rsidRPr="00693DE7">
        <w:rPr>
          <w:lang w:eastAsia="pt-BR"/>
        </w:rPr>
        <w:fldChar w:fldCharType="end"/>
      </w:r>
      <w:r w:rsidRPr="00693DE7">
        <w:rPr>
          <w:lang w:eastAsia="pt-BR"/>
        </w:rPr>
        <w:t xml:space="preserve"> apresenta atributos do CNEFE importantes para o presente trabalho e a </w:t>
      </w:r>
      <w:r w:rsidRPr="00693DE7">
        <w:rPr>
          <w:lang w:eastAsia="pt-BR"/>
        </w:rPr>
        <w:fldChar w:fldCharType="begin"/>
      </w:r>
      <w:r w:rsidRPr="00693DE7">
        <w:rPr>
          <w:lang w:eastAsia="pt-BR"/>
        </w:rPr>
        <w:instrText xml:space="preserve"> REF _Ref191994451 \h </w:instrText>
      </w:r>
      <w:r w:rsidRPr="00693DE7">
        <w:rPr>
          <w:lang w:eastAsia="pt-BR"/>
        </w:rPr>
      </w:r>
      <w:r w:rsidRPr="00693DE7">
        <w:rPr>
          <w:lang w:eastAsia="pt-BR"/>
        </w:rPr>
        <w:fldChar w:fldCharType="separate"/>
      </w:r>
      <w:r w:rsidRPr="00693DE7">
        <w:t xml:space="preserve">Tabela </w:t>
      </w:r>
      <w:r>
        <w:rPr>
          <w:noProof/>
        </w:rPr>
        <w:t>7</w:t>
      </w:r>
      <w:r w:rsidRPr="00693DE7">
        <w:rPr>
          <w:lang w:eastAsia="pt-BR"/>
        </w:rPr>
        <w:fldChar w:fldCharType="end"/>
      </w:r>
      <w:r w:rsidRPr="00693DE7">
        <w:rPr>
          <w:lang w:eastAsia="pt-BR"/>
        </w:rPr>
        <w:t xml:space="preserve">, os atributos do CIATA. </w:t>
      </w:r>
    </w:p>
    <w:p w14:paraId="6102BB20" w14:textId="77777777" w:rsidR="000752AD" w:rsidRPr="00693DE7" w:rsidRDefault="000752AD" w:rsidP="000752AD">
      <w:pPr>
        <w:pStyle w:val="Legenda"/>
        <w:keepLines w:val="0"/>
      </w:pPr>
      <w:bookmarkStart w:id="114" w:name="_Ref191973167"/>
      <w:r w:rsidRPr="00693DE7">
        <w:lastRenderedPageBreak/>
        <w:t xml:space="preserve">Tabela </w:t>
      </w:r>
      <w:r>
        <w:fldChar w:fldCharType="begin"/>
      </w:r>
      <w:r>
        <w:instrText xml:space="preserve"> SEQ Tabela \* ARABIC </w:instrText>
      </w:r>
      <w:r>
        <w:fldChar w:fldCharType="separate"/>
      </w:r>
      <w:r>
        <w:rPr>
          <w:noProof/>
        </w:rPr>
        <w:t>6</w:t>
      </w:r>
      <w:r>
        <w:rPr>
          <w:noProof/>
        </w:rPr>
        <w:fldChar w:fldCharType="end"/>
      </w:r>
      <w:bookmarkEnd w:id="114"/>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752AD" w:rsidRPr="00693DE7" w14:paraId="1BA79EEC"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0D1AB05" w14:textId="77777777" w:rsidR="000752AD" w:rsidRDefault="000752AD" w:rsidP="000643CA">
            <w:pPr>
              <w:keepNext/>
              <w:ind w:firstLine="0"/>
              <w:jc w:val="left"/>
              <w:rPr>
                <w:b w:val="0"/>
                <w:bCs w:val="0"/>
              </w:rPr>
            </w:pPr>
          </w:p>
          <w:p w14:paraId="469AA3FA" w14:textId="77777777" w:rsidR="000752AD" w:rsidRPr="00693DE7" w:rsidRDefault="000752AD" w:rsidP="000643CA">
            <w:pPr>
              <w:keepNext/>
              <w:ind w:firstLine="0"/>
              <w:jc w:val="left"/>
              <w:rPr>
                <w:rFonts w:ascii="Times New Roman" w:eastAsia="Times New Roman" w:hAnsi="Times New Roman" w:cs="Times New Roman"/>
                <w:sz w:val="20"/>
                <w:szCs w:val="24"/>
                <w:lang w:eastAsia="pt-BR"/>
              </w:rPr>
            </w:pPr>
          </w:p>
        </w:tc>
        <w:tc>
          <w:tcPr>
            <w:tcW w:w="1770" w:type="dxa"/>
            <w:noWrap/>
            <w:hideMark/>
          </w:tcPr>
          <w:p w14:paraId="35917A66" w14:textId="77777777" w:rsidR="000752AD" w:rsidRPr="00693DE7" w:rsidRDefault="000752AD" w:rsidP="000643CA">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291166F5" w14:textId="77777777" w:rsidR="000752AD" w:rsidRPr="00693DE7" w:rsidRDefault="000752AD" w:rsidP="000643CA">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0752AD" w:rsidRPr="00693DE7" w14:paraId="32B6BC7D"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8887604" w14:textId="77777777" w:rsidR="000752AD" w:rsidRPr="00693DE7" w:rsidRDefault="000752AD" w:rsidP="000643CA">
            <w:pPr>
              <w:keepNext/>
              <w:ind w:firstLine="0"/>
              <w:jc w:val="left"/>
              <w:rPr>
                <w:sz w:val="22"/>
                <w:szCs w:val="20"/>
              </w:rPr>
            </w:pPr>
            <w:r w:rsidRPr="00693DE7">
              <w:rPr>
                <w:sz w:val="22"/>
                <w:szCs w:val="20"/>
              </w:rPr>
              <w:t>COD_UNICO_ENDERECO</w:t>
            </w:r>
          </w:p>
        </w:tc>
        <w:tc>
          <w:tcPr>
            <w:tcW w:w="1770" w:type="dxa"/>
            <w:noWrap/>
          </w:tcPr>
          <w:p w14:paraId="7624265B"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63E06605"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752AD" w:rsidRPr="00693DE7" w14:paraId="4091A76F"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769C5C1" w14:textId="77777777" w:rsidR="000752AD" w:rsidRPr="00693DE7" w:rsidRDefault="000752AD" w:rsidP="000643CA">
            <w:pPr>
              <w:keepNext/>
              <w:ind w:firstLine="0"/>
              <w:jc w:val="left"/>
              <w:rPr>
                <w:sz w:val="22"/>
                <w:szCs w:val="20"/>
              </w:rPr>
            </w:pPr>
            <w:r w:rsidRPr="00693DE7">
              <w:rPr>
                <w:sz w:val="22"/>
                <w:szCs w:val="20"/>
              </w:rPr>
              <w:t>COD_SETOR</w:t>
            </w:r>
          </w:p>
        </w:tc>
        <w:tc>
          <w:tcPr>
            <w:tcW w:w="1770" w:type="dxa"/>
            <w:noWrap/>
          </w:tcPr>
          <w:p w14:paraId="1FD4356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2B10DA41"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752AD" w:rsidRPr="00693DE7" w14:paraId="06A980E1"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ED13387" w14:textId="77777777" w:rsidR="000752AD" w:rsidRPr="00693DE7" w:rsidRDefault="000752AD" w:rsidP="000643CA">
            <w:pPr>
              <w:keepNext/>
              <w:ind w:firstLine="0"/>
              <w:jc w:val="left"/>
              <w:rPr>
                <w:sz w:val="22"/>
                <w:szCs w:val="20"/>
              </w:rPr>
            </w:pPr>
            <w:r w:rsidRPr="00693DE7">
              <w:rPr>
                <w:sz w:val="22"/>
                <w:szCs w:val="20"/>
              </w:rPr>
              <w:t>NUM_QUADRA</w:t>
            </w:r>
          </w:p>
        </w:tc>
        <w:tc>
          <w:tcPr>
            <w:tcW w:w="1770" w:type="dxa"/>
            <w:noWrap/>
          </w:tcPr>
          <w:p w14:paraId="2AB29298"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1FAE8ED0" w14:textId="77777777" w:rsidR="000752AD" w:rsidRPr="00693DE7" w:rsidRDefault="000752AD" w:rsidP="000643CA">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r>
      <w:tr w:rsidR="000752AD" w:rsidRPr="00693DE7" w14:paraId="4019F27B"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FC1FDDF"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40352E7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5343D4D5"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avenida, igarapé, etc.</w:t>
            </w:r>
          </w:p>
          <w:p w14:paraId="6C48CE29"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752AD" w:rsidRPr="00693DE7" w14:paraId="36F09DAD"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E782EA0"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 xml:space="preserve">NOM_TITULO_SEGLOGR </w:t>
            </w:r>
          </w:p>
        </w:tc>
        <w:tc>
          <w:tcPr>
            <w:tcW w:w="1770" w:type="dxa"/>
            <w:noWrap/>
            <w:hideMark/>
          </w:tcPr>
          <w:p w14:paraId="23A19714"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092DA3C6"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general, santa, professor, etc</w:t>
            </w:r>
          </w:p>
        </w:tc>
      </w:tr>
      <w:tr w:rsidR="000752AD" w:rsidRPr="00693DE7" w14:paraId="79FAED3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7DDB8E9"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00B8BED"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7603CF4C"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0B348C66"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Pena", etc.</w:t>
            </w:r>
          </w:p>
        </w:tc>
      </w:tr>
      <w:tr w:rsidR="000752AD" w:rsidRPr="00693DE7" w14:paraId="3A32D35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A6B0763"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670721A0"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7A1EDF7"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752AD" w:rsidRPr="00693DE7" w14:paraId="691A9C24"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AE30D7E"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8986E6"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4E08DD2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4518F27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o, etc.</w:t>
            </w:r>
          </w:p>
        </w:tc>
      </w:tr>
      <w:tr w:rsidR="000752AD" w:rsidRPr="00693DE7" w14:paraId="0DA40286"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CE4F3E9"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bookmarkStart w:id="115" w:name="_Hlk191972604"/>
            <w:r w:rsidRPr="00693DE7">
              <w:rPr>
                <w:sz w:val="22"/>
                <w:szCs w:val="20"/>
              </w:rPr>
              <w:t>VAL_COMP_ELEM1</w:t>
            </w:r>
          </w:p>
        </w:tc>
        <w:tc>
          <w:tcPr>
            <w:tcW w:w="1770" w:type="dxa"/>
            <w:noWrap/>
          </w:tcPr>
          <w:p w14:paraId="366DFB86"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34572144"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752AD" w:rsidRPr="00693DE7" w14:paraId="450F067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80199D5"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077615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1EDDFBBB" w14:textId="77777777" w:rsidR="000752AD" w:rsidRPr="00693DE7" w:rsidRDefault="000752AD" w:rsidP="000643CA">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752AD" w:rsidRPr="00693DE7" w14:paraId="7C996620"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C7781F4"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FC16A79"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7A1E6F1B"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752AD" w:rsidRPr="00693DE7" w14:paraId="23340B80"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3EFDBA1"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43C968A9"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20C0E59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0752AD" w:rsidRPr="00693DE7" w14:paraId="33626E42"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EA9F1D6" w14:textId="77777777" w:rsidR="000752AD" w:rsidRPr="00693DE7" w:rsidRDefault="000752AD" w:rsidP="000643CA">
            <w:pPr>
              <w:ind w:firstLine="0"/>
              <w:jc w:val="left"/>
              <w:rPr>
                <w:sz w:val="22"/>
                <w:szCs w:val="20"/>
              </w:rPr>
            </w:pPr>
            <w:r w:rsidRPr="00693DE7">
              <w:rPr>
                <w:sz w:val="22"/>
                <w:szCs w:val="20"/>
              </w:rPr>
              <w:t>NUM_FACE</w:t>
            </w:r>
          </w:p>
        </w:tc>
        <w:tc>
          <w:tcPr>
            <w:tcW w:w="1770" w:type="dxa"/>
            <w:noWrap/>
          </w:tcPr>
          <w:p w14:paraId="78AF6B64"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7CB7D48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115"/>
    <w:p w14:paraId="622C9AA3" w14:textId="77777777" w:rsidR="000752AD" w:rsidRPr="00693DE7" w:rsidRDefault="000752AD" w:rsidP="000752AD">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es</w:t>
      </w:r>
    </w:p>
    <w:p w14:paraId="6435560D" w14:textId="77777777" w:rsidR="000752AD" w:rsidRPr="00693DE7" w:rsidRDefault="000752AD" w:rsidP="000752AD">
      <w:pPr>
        <w:rPr>
          <w:lang w:eastAsia="pt-BR"/>
        </w:rPr>
      </w:pPr>
    </w:p>
    <w:p w14:paraId="6D330DB5" w14:textId="77777777" w:rsidR="000752AD" w:rsidRPr="00693DE7" w:rsidRDefault="000752AD" w:rsidP="000752AD">
      <w:pPr>
        <w:pStyle w:val="Legenda"/>
      </w:pPr>
      <w:bookmarkStart w:id="116" w:name="_Ref191994451"/>
      <w:bookmarkStart w:id="117" w:name="_Ref192511452"/>
      <w:r w:rsidRPr="00693DE7">
        <w:t xml:space="preserve">Tabela </w:t>
      </w:r>
      <w:r>
        <w:fldChar w:fldCharType="begin"/>
      </w:r>
      <w:r>
        <w:instrText xml:space="preserve"> SEQ Tabela \* ARABIC </w:instrText>
      </w:r>
      <w:r>
        <w:fldChar w:fldCharType="separate"/>
      </w:r>
      <w:r>
        <w:rPr>
          <w:noProof/>
        </w:rPr>
        <w:t>7</w:t>
      </w:r>
      <w:r>
        <w:rPr>
          <w:noProof/>
        </w:rPr>
        <w:fldChar w:fldCharType="end"/>
      </w:r>
      <w:bookmarkEnd w:id="116"/>
      <w:r w:rsidRPr="00693DE7">
        <w:t>:Principais atributos do CIATA utilizados no projeto</w:t>
      </w:r>
      <w:bookmarkEnd w:id="117"/>
    </w:p>
    <w:tbl>
      <w:tblPr>
        <w:tblStyle w:val="TabeladeGrade5Escura-nfase11"/>
        <w:tblW w:w="7650" w:type="dxa"/>
        <w:jc w:val="center"/>
        <w:tblLook w:val="04A0" w:firstRow="1" w:lastRow="0" w:firstColumn="1" w:lastColumn="0" w:noHBand="0" w:noVBand="1"/>
      </w:tblPr>
      <w:tblGrid>
        <w:gridCol w:w="3110"/>
        <w:gridCol w:w="1770"/>
        <w:gridCol w:w="2770"/>
      </w:tblGrid>
      <w:tr w:rsidR="000752AD" w:rsidRPr="00693DE7" w14:paraId="00A333C3"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AA1C28D"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0AB18759"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57A218E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0752AD" w:rsidRPr="00693DE7" w14:paraId="4914D89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0057664" w14:textId="77777777" w:rsidR="000752AD" w:rsidRPr="00693DE7" w:rsidRDefault="000752AD" w:rsidP="000643CA">
            <w:pPr>
              <w:ind w:firstLine="0"/>
              <w:jc w:val="left"/>
              <w:rPr>
                <w:sz w:val="22"/>
                <w:szCs w:val="20"/>
              </w:rPr>
            </w:pPr>
            <w:r w:rsidRPr="00693DE7">
              <w:rPr>
                <w:sz w:val="22"/>
                <w:szCs w:val="20"/>
              </w:rPr>
              <w:t>InscricaoCadastral</w:t>
            </w:r>
          </w:p>
        </w:tc>
        <w:tc>
          <w:tcPr>
            <w:tcW w:w="1770" w:type="dxa"/>
            <w:noWrap/>
          </w:tcPr>
          <w:p w14:paraId="3C9B96C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7F4E57E"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25.001.012.0054</w:t>
            </w:r>
          </w:p>
        </w:tc>
      </w:tr>
      <w:tr w:rsidR="000752AD" w:rsidRPr="00693DE7" w14:paraId="65FC065A"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FC6973D" w14:textId="77777777" w:rsidR="000752AD" w:rsidRPr="00693DE7" w:rsidRDefault="000752AD" w:rsidP="000643CA">
            <w:pPr>
              <w:ind w:firstLine="0"/>
              <w:jc w:val="left"/>
              <w:rPr>
                <w:sz w:val="22"/>
                <w:szCs w:val="20"/>
              </w:rPr>
            </w:pPr>
            <w:r w:rsidRPr="00693DE7">
              <w:rPr>
                <w:sz w:val="22"/>
                <w:szCs w:val="20"/>
              </w:rPr>
              <w:t>nmLogradouro</w:t>
            </w:r>
          </w:p>
        </w:tc>
        <w:tc>
          <w:tcPr>
            <w:tcW w:w="1770" w:type="dxa"/>
            <w:noWrap/>
          </w:tcPr>
          <w:p w14:paraId="40A4CC5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0D3FDC88"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0752AD" w:rsidRPr="00693DE7" w14:paraId="68895F37"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08C8656" w14:textId="77777777" w:rsidR="000752AD" w:rsidRPr="00693DE7" w:rsidRDefault="000752AD" w:rsidP="000643CA">
            <w:pPr>
              <w:ind w:firstLine="0"/>
              <w:jc w:val="left"/>
              <w:rPr>
                <w:sz w:val="22"/>
                <w:szCs w:val="20"/>
              </w:rPr>
            </w:pPr>
            <w:r w:rsidRPr="00693DE7">
              <w:rPr>
                <w:sz w:val="22"/>
                <w:szCs w:val="20"/>
              </w:rPr>
              <w:t>nrEndereco</w:t>
            </w:r>
          </w:p>
        </w:tc>
        <w:tc>
          <w:tcPr>
            <w:tcW w:w="1770" w:type="dxa"/>
            <w:noWrap/>
          </w:tcPr>
          <w:p w14:paraId="7A0A4A56"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77D2AED0" w14:textId="77777777" w:rsidR="000752AD" w:rsidRPr="00693DE7" w:rsidRDefault="000752AD" w:rsidP="000643CA">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0752AD" w:rsidRPr="00693DE7" w14:paraId="5B42B172"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916B25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complementoEndereco</w:t>
            </w:r>
          </w:p>
        </w:tc>
        <w:tc>
          <w:tcPr>
            <w:tcW w:w="1770" w:type="dxa"/>
            <w:noWrap/>
            <w:hideMark/>
          </w:tcPr>
          <w:p w14:paraId="76C4D35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omplemento do endereço</w:t>
            </w:r>
          </w:p>
        </w:tc>
        <w:tc>
          <w:tcPr>
            <w:tcW w:w="2770" w:type="dxa"/>
          </w:tcPr>
          <w:p w14:paraId="77ED076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 102</w:t>
            </w:r>
          </w:p>
        </w:tc>
      </w:tr>
      <w:tr w:rsidR="000752AD" w:rsidRPr="00693DE7" w14:paraId="68B8F00E"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89E3BF5"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idQuadra</w:t>
            </w:r>
          </w:p>
        </w:tc>
        <w:tc>
          <w:tcPr>
            <w:tcW w:w="1770" w:type="dxa"/>
            <w:noWrap/>
            <w:hideMark/>
          </w:tcPr>
          <w:p w14:paraId="596EDBC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Número da quadra no setor</w:t>
            </w:r>
          </w:p>
        </w:tc>
        <w:tc>
          <w:tcPr>
            <w:tcW w:w="2770" w:type="dxa"/>
          </w:tcPr>
          <w:p w14:paraId="0CF3315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0752AD" w:rsidRPr="00693DE7" w14:paraId="60C47A1E"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9DE494A"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dimTestada</w:t>
            </w:r>
          </w:p>
        </w:tc>
        <w:tc>
          <w:tcPr>
            <w:tcW w:w="1770" w:type="dxa"/>
            <w:noWrap/>
            <w:hideMark/>
          </w:tcPr>
          <w:p w14:paraId="7FAE6D8D"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rgura do terreno</w:t>
            </w:r>
          </w:p>
        </w:tc>
        <w:tc>
          <w:tcPr>
            <w:tcW w:w="2770" w:type="dxa"/>
          </w:tcPr>
          <w:p w14:paraId="61ADB9F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0752AD" w:rsidRPr="00693DE7" w14:paraId="176DBDB8"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C8DC9FB"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dimProfundidade</w:t>
            </w:r>
          </w:p>
        </w:tc>
        <w:tc>
          <w:tcPr>
            <w:tcW w:w="1770" w:type="dxa"/>
            <w:noWrap/>
            <w:hideMark/>
          </w:tcPr>
          <w:p w14:paraId="168A90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5CD2A0C0"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6813F8C2" w14:textId="77777777" w:rsidR="000752AD" w:rsidRPr="00693DE7" w:rsidRDefault="000752AD" w:rsidP="000752AD">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Pr="00693DE7">
        <w:rPr>
          <w:lang w:eastAsia="pt-BR"/>
        </w:rPr>
        <w:t>. Elaboração: Autores</w:t>
      </w:r>
    </w:p>
    <w:p w14:paraId="613B1E2A" w14:textId="2E799F36" w:rsidR="000752AD" w:rsidRPr="00693DE7" w:rsidRDefault="00A56C14" w:rsidP="000752AD">
      <w:pPr>
        <w:spacing w:before="240"/>
        <w:rPr>
          <w:rFonts w:cs="Arial"/>
          <w:lang w:eastAsia="pt-BR"/>
        </w:rPr>
      </w:pPr>
      <w:ins w:id="118" w:author="Marco Aurélio Barbiero" w:date="2025-04-24T21:38:00Z" w16du:dateUtc="2025-04-25T00:38:00Z">
        <w:r>
          <w:rPr>
            <w:lang w:eastAsia="pt-BR"/>
          </w:rPr>
          <w:t>É natural</w:t>
        </w:r>
        <w:r w:rsidRPr="00693DE7">
          <w:rPr>
            <w:lang w:eastAsia="pt-BR"/>
          </w:rPr>
          <w:t xml:space="preserve"> </w:t>
        </w:r>
      </w:ins>
      <w:r w:rsidR="000752AD" w:rsidRPr="00693DE7">
        <w:rPr>
          <w:lang w:eastAsia="pt-BR"/>
        </w:rPr>
        <w:t xml:space="preserve">que, sendo produtores de dados sem hierarquia ou coordenação entre si, prefeituras e IBGE não produziriam valores completamente coincidentes, como explica </w:t>
      </w:r>
      <w:commentRangeStart w:id="119"/>
      <w:r w:rsidR="000752AD" w:rsidRPr="00693DE7">
        <w:rPr>
          <w:lang w:eastAsia="pt-BR"/>
        </w:rPr>
        <w:t xml:space="preserve">Macedo (2023) </w:t>
      </w:r>
      <w:commentRangeEnd w:id="119"/>
      <w:r w:rsidR="00F20557">
        <w:rPr>
          <w:rStyle w:val="Refdecomentrio"/>
        </w:rPr>
        <w:commentReference w:id="119"/>
      </w:r>
      <w:r w:rsidR="000752AD" w:rsidRPr="00693DE7">
        <w:rPr>
          <w:rFonts w:cs="Arial"/>
          <w:vanish/>
          <w:lang w:eastAsia="pt-BR"/>
        </w:rPr>
        <w:t>(Macedo, 2023)</w:t>
      </w:r>
      <w:r w:rsidR="000752AD" w:rsidRPr="00693DE7">
        <w:rPr>
          <w:rFonts w:cs="Arial"/>
          <w:lang w:eastAsia="pt-BR"/>
        </w:rPr>
        <w:t>:</w:t>
      </w:r>
    </w:p>
    <w:p w14:paraId="34011C7B" w14:textId="77777777" w:rsidR="000752AD" w:rsidRPr="00693DE7" w:rsidRDefault="000752AD" w:rsidP="000752AD">
      <w:pPr>
        <w:pStyle w:val="Citao"/>
        <w:rPr>
          <w:rFonts w:cs="Arial"/>
          <w:i/>
          <w:iCs/>
          <w:lang w:eastAsia="pt-BR"/>
        </w:rPr>
      </w:pPr>
      <w:r w:rsidRPr="00693DE7">
        <w:rPr>
          <w:rFonts w:cs="Arial"/>
          <w:i/>
          <w:iCs/>
          <w:lang w:eastAsia="pt-BR"/>
        </w:rPr>
        <w:lastRenderedPageBreak/>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9AE71C1" w14:textId="77777777" w:rsidR="000752AD" w:rsidRPr="00693DE7" w:rsidRDefault="000752AD" w:rsidP="000752AD">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contra-domínio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244EAF23" w14:textId="77777777" w:rsidR="000752AD" w:rsidRPr="00693DE7" w:rsidRDefault="000752AD" w:rsidP="000752AD">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strings (cadeia de caracteres) que nomeiam/identificam a feição. </w:t>
      </w:r>
    </w:p>
    <w:p w14:paraId="79A1AA21" w14:textId="77777777" w:rsidR="000752AD" w:rsidRPr="00693DE7" w:rsidRDefault="000752AD" w:rsidP="000752AD">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4A089AB7" w14:textId="77777777" w:rsidR="000752AD" w:rsidRPr="00693DE7" w:rsidRDefault="000752AD" w:rsidP="000752AD">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string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w:t>
      </w:r>
      <w:r w:rsidRPr="00693DE7">
        <w:rPr>
          <w:rFonts w:cs="Arial"/>
          <w:i/>
          <w:iCs/>
          <w:lang w:eastAsia="pt-BR"/>
        </w:rPr>
        <w:lastRenderedPageBreak/>
        <w:t xml:space="preserve">identificar e estabelecer um conjunto unívoco das representações a partir dos diversos conjuntos construídos por diferentes produtores de dados. </w:t>
      </w:r>
    </w:p>
    <w:p w14:paraId="47243985" w14:textId="77777777" w:rsidR="000752AD" w:rsidRPr="00693DE7" w:rsidRDefault="000752AD" w:rsidP="000752AD">
      <w:pPr>
        <w:pStyle w:val="Citao"/>
        <w:rPr>
          <w:rFonts w:cs="Arial"/>
          <w:i/>
          <w:iCs/>
          <w:lang w:eastAsia="pt-BR"/>
        </w:rPr>
      </w:pPr>
      <w:r w:rsidRPr="00693DE7">
        <w:rPr>
          <w:rFonts w:cs="Arial"/>
          <w:i/>
          <w:iCs/>
          <w:lang w:eastAsia="pt-BR"/>
        </w:rPr>
        <w:t>A existência de produtores de dados distintos no Brasil produz bancos de dados com instâncias diferentes, o que dificulta a correspondência ou pareamento entre strings que representam a mesma feição. Essas dificuldades poderiam ser mais bem geridas se existisse uma norma governamental que estabelecesse diretrizes e protocolos para a utilização de uma dada informação gerada por um único produtor de dado.</w:t>
      </w:r>
    </w:p>
    <w:p w14:paraId="53BF7164" w14:textId="77777777" w:rsidR="000752AD" w:rsidRPr="00693DE7" w:rsidRDefault="000752AD" w:rsidP="000752AD">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CadÚnico) criado para atender Programas Sociais do Governo Federal.</w:t>
      </w:r>
    </w:p>
    <w:p w14:paraId="726DED81" w14:textId="77777777" w:rsidR="000752AD" w:rsidRPr="00693DE7" w:rsidRDefault="000752AD" w:rsidP="000752AD">
      <w:pPr>
        <w:pStyle w:val="Citao"/>
        <w:rPr>
          <w:rFonts w:cs="Arial"/>
          <w:i/>
          <w:iCs/>
          <w:lang w:eastAsia="pt-BR"/>
        </w:rPr>
      </w:pPr>
      <w:r w:rsidRPr="00693DE7">
        <w:rPr>
          <w:rFonts w:cs="Arial"/>
          <w:i/>
          <w:iCs/>
          <w:lang w:eastAsia="pt-BR"/>
        </w:rPr>
        <w:t>O BDG do CadÚnico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strings.</w:t>
      </w:r>
    </w:p>
    <w:p w14:paraId="7E3D6871" w14:textId="77777777" w:rsidR="000752AD" w:rsidRPr="00693DE7" w:rsidRDefault="000752AD" w:rsidP="000752AD">
      <w:pPr>
        <w:pStyle w:val="Citao"/>
        <w:rPr>
          <w:i/>
          <w:iCs/>
          <w:lang w:eastAsia="pt-BR"/>
        </w:rPr>
      </w:pPr>
      <w:r w:rsidRPr="00693DE7">
        <w:rPr>
          <w:rFonts w:cs="Arial"/>
          <w:i/>
          <w:iCs/>
          <w:lang w:eastAsia="pt-BR"/>
        </w:rPr>
        <w:t>No caso particular do endereço, este possui uma série de atributos que precisam ser considerados para a criação de uma string. Assim, informações quanto ao tipo de logradouro, nome, número, bairro, dentre outras, tornam-se essenciais para que haja condições técnicas para se identificar endereços semelhantes como representativos da mesma entidade física (feição).”</w:t>
      </w:r>
    </w:p>
    <w:p w14:paraId="14DCBD8D" w14:textId="77777777" w:rsidR="000752AD" w:rsidRPr="00693DE7" w:rsidRDefault="000752AD" w:rsidP="000752AD">
      <w:pPr>
        <w:rPr>
          <w:lang w:eastAsia="pt-BR"/>
        </w:rPr>
      </w:pPr>
      <w:r w:rsidRPr="00693DE7">
        <w:rPr>
          <w:lang w:eastAsia="pt-BR"/>
        </w:rPr>
        <w:t xml:space="preserve">Já existem iniciativas para integrar endereços textuais com os dados georreferenciados do CNEFE. O documento já citado, “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xml:space="preserve">, por exemplo, oferece um arcabouço técnico bastante completo sobre como conectar as informações de diferentes bancos de dados. </w:t>
      </w:r>
    </w:p>
    <w:p w14:paraId="73607F7E" w14:textId="77777777" w:rsidR="000752AD" w:rsidRPr="00693DE7" w:rsidRDefault="000752AD" w:rsidP="000752AD">
      <w:pPr>
        <w:rPr>
          <w:lang w:eastAsia="pt-BR"/>
        </w:rPr>
      </w:pPr>
      <w:r w:rsidRPr="00693DE7">
        <w:t xml:space="preserve">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w:t>
      </w:r>
      <w:r w:rsidRPr="00693DE7">
        <w:lastRenderedPageBreak/>
        <w:t>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58080A98" w14:textId="77777777" w:rsidR="000752AD" w:rsidRPr="00693DE7" w:rsidRDefault="000752AD" w:rsidP="000752AD">
      <w:pPr>
        <w:rPr>
          <w:lang w:eastAsia="pt-BR"/>
        </w:rPr>
      </w:pPr>
      <w:r w:rsidRPr="00693DE7">
        <w:rPr>
          <w:lang w:eastAsia="pt-BR"/>
        </w:rPr>
        <w:t>Como a conexão entre endereços das duas bases pode ser excessivamente complexa, deve-se explorar outras possibilidades. Há pelo menos mais duas abordagens que podem ser utilizadas no projeto: correlação entre as quadras e correlação entre os nomes de logradouros.</w:t>
      </w:r>
    </w:p>
    <w:p w14:paraId="478B52F1" w14:textId="77777777" w:rsidR="000752AD" w:rsidRPr="00693DE7" w:rsidRDefault="000752AD" w:rsidP="000752AD">
      <w:r w:rsidRPr="00693DE7">
        <w:t xml:space="preserve">Na </w:t>
      </w:r>
      <w:r w:rsidRPr="00693DE7">
        <w:fldChar w:fldCharType="begin"/>
      </w:r>
      <w:r w:rsidRPr="00693DE7">
        <w:instrText xml:space="preserve"> REF _Ref192056355 \h </w:instrText>
      </w:r>
      <w:r w:rsidRPr="00693DE7">
        <w:fldChar w:fldCharType="separate"/>
      </w:r>
      <w:r w:rsidRPr="00693DE7">
        <w:t xml:space="preserve">Figura </w:t>
      </w:r>
      <w:r>
        <w:rPr>
          <w:noProof/>
        </w:rPr>
        <w:t>10</w:t>
      </w:r>
      <w:r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46F9CCB4" w14:textId="77777777" w:rsidR="000752AD" w:rsidRPr="00693DE7" w:rsidRDefault="000752AD" w:rsidP="000752AD">
      <w:pPr>
        <w:pStyle w:val="Legenda"/>
      </w:pPr>
      <w:bookmarkStart w:id="120" w:name="_Ref192056355"/>
      <w:r w:rsidRPr="00693DE7">
        <w:t xml:space="preserve">Figura </w:t>
      </w:r>
      <w:r>
        <w:fldChar w:fldCharType="begin"/>
      </w:r>
      <w:r>
        <w:instrText xml:space="preserve"> SEQ Figura \* ARABIC </w:instrText>
      </w:r>
      <w:r>
        <w:fldChar w:fldCharType="separate"/>
      </w:r>
      <w:r>
        <w:rPr>
          <w:noProof/>
        </w:rPr>
        <w:t>10</w:t>
      </w:r>
      <w:r>
        <w:rPr>
          <w:noProof/>
        </w:rPr>
        <w:fldChar w:fldCharType="end"/>
      </w:r>
      <w:bookmarkEnd w:id="120"/>
      <w:r w:rsidRPr="00693DE7">
        <w:t>:Agrupamento de endereços por logradouro</w:t>
      </w:r>
    </w:p>
    <w:tbl>
      <w:tblPr>
        <w:tblStyle w:val="Tabelacomgrade"/>
        <w:tblW w:w="0" w:type="auto"/>
        <w:tblLook w:val="04A0" w:firstRow="1" w:lastRow="0" w:firstColumn="1" w:lastColumn="0" w:noHBand="0" w:noVBand="1"/>
      </w:tblPr>
      <w:tblGrid>
        <w:gridCol w:w="9061"/>
      </w:tblGrid>
      <w:tr w:rsidR="000752AD" w:rsidRPr="00693DE7" w14:paraId="3CD8ADE1" w14:textId="77777777" w:rsidTr="000643CA">
        <w:tc>
          <w:tcPr>
            <w:tcW w:w="9061" w:type="dxa"/>
          </w:tcPr>
          <w:p w14:paraId="782EF778" w14:textId="77777777" w:rsidR="000752AD" w:rsidRPr="00693DE7" w:rsidRDefault="000752AD" w:rsidP="000643CA">
            <w:pPr>
              <w:ind w:firstLine="0"/>
              <w:jc w:val="center"/>
              <w:rPr>
                <w:lang w:eastAsia="pt-BR"/>
              </w:rPr>
            </w:pPr>
            <w:r w:rsidRPr="00693DE7">
              <w:rPr>
                <w:noProof/>
                <w:lang w:eastAsia="pt-BR"/>
              </w:rPr>
              <w:drawing>
                <wp:inline distT="0" distB="0" distL="0" distR="0" wp14:anchorId="2B8E26C6" wp14:editId="766DA39C">
                  <wp:extent cx="4887007" cy="4353533"/>
                  <wp:effectExtent l="0" t="0" r="0" b="9525"/>
                  <wp:docPr id="1303665194" name="Imagem 1" descr="Desenho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Imagem 1" descr="Desenho preto e branco&#10;&#10;O conteúdo gerado por IA pode estar incorreto."/>
                          <pic:cNvPicPr/>
                        </pic:nvPicPr>
                        <pic:blipFill>
                          <a:blip r:embed="rId22"/>
                          <a:stretch>
                            <a:fillRect/>
                          </a:stretch>
                        </pic:blipFill>
                        <pic:spPr>
                          <a:xfrm>
                            <a:off x="0" y="0"/>
                            <a:ext cx="4887007" cy="4353533"/>
                          </a:xfrm>
                          <a:prstGeom prst="rect">
                            <a:avLst/>
                          </a:prstGeom>
                        </pic:spPr>
                      </pic:pic>
                    </a:graphicData>
                  </a:graphic>
                </wp:inline>
              </w:drawing>
            </w:r>
          </w:p>
        </w:tc>
      </w:tr>
    </w:tbl>
    <w:p w14:paraId="5F93712B" w14:textId="77777777" w:rsidR="000752AD" w:rsidRPr="00693DE7" w:rsidRDefault="000752AD" w:rsidP="000752AD">
      <w:pPr>
        <w:rPr>
          <w:lang w:eastAsia="pt-BR"/>
        </w:rPr>
      </w:pPr>
    </w:p>
    <w:p w14:paraId="3669760F" w14:textId="77777777" w:rsidR="000752AD" w:rsidRPr="00693DE7" w:rsidRDefault="000752AD" w:rsidP="000752AD">
      <w:r w:rsidRPr="00693DE7">
        <w:t xml:space="preserve">A imagem mostrada na </w:t>
      </w:r>
      <w:r w:rsidRPr="00693DE7">
        <w:fldChar w:fldCharType="begin"/>
      </w:r>
      <w:r w:rsidRPr="00693DE7">
        <w:instrText xml:space="preserve"> REF _Ref192056800 \h </w:instrText>
      </w:r>
      <w:r w:rsidRPr="00693DE7">
        <w:fldChar w:fldCharType="separate"/>
      </w:r>
      <w:r w:rsidRPr="00693DE7">
        <w:t xml:space="preserve">Figura </w:t>
      </w:r>
      <w:r>
        <w:rPr>
          <w:noProof/>
        </w:rPr>
        <w:t>11</w:t>
      </w:r>
      <w:r w:rsidRPr="00693DE7">
        <w:fldChar w:fldCharType="end"/>
      </w:r>
      <w:r w:rsidRPr="00693DE7">
        <w:t xml:space="preserve"> baseia-se na correlação entre a identificação de quadra nas duas bases de dados. Esta abordagem proporciona a melhor correspondência entre os atributos das referidas bases.</w:t>
      </w:r>
    </w:p>
    <w:p w14:paraId="06E2E576" w14:textId="77777777" w:rsidR="000752AD" w:rsidRPr="00693DE7" w:rsidRDefault="000752AD" w:rsidP="000752AD">
      <w:pPr>
        <w:pStyle w:val="Legenda"/>
      </w:pPr>
      <w:bookmarkStart w:id="121" w:name="_Ref192056800"/>
      <w:r w:rsidRPr="00693DE7">
        <w:lastRenderedPageBreak/>
        <w:t xml:space="preserve">Figura </w:t>
      </w:r>
      <w:r>
        <w:fldChar w:fldCharType="begin"/>
      </w:r>
      <w:r>
        <w:instrText xml:space="preserve"> SEQ Figura \* ARABIC </w:instrText>
      </w:r>
      <w:r>
        <w:fldChar w:fldCharType="separate"/>
      </w:r>
      <w:r>
        <w:rPr>
          <w:noProof/>
        </w:rPr>
        <w:t>11</w:t>
      </w:r>
      <w:r>
        <w:rPr>
          <w:noProof/>
        </w:rPr>
        <w:fldChar w:fldCharType="end"/>
      </w:r>
      <w:bookmarkEnd w:id="121"/>
      <w:r w:rsidRPr="00693DE7">
        <w:t>:Agrupamento de endereços por quadras</w:t>
      </w:r>
    </w:p>
    <w:tbl>
      <w:tblPr>
        <w:tblStyle w:val="Tabelacomgrade"/>
        <w:tblW w:w="0" w:type="auto"/>
        <w:tblLook w:val="04A0" w:firstRow="1" w:lastRow="0" w:firstColumn="1" w:lastColumn="0" w:noHBand="0" w:noVBand="1"/>
      </w:tblPr>
      <w:tblGrid>
        <w:gridCol w:w="9061"/>
      </w:tblGrid>
      <w:tr w:rsidR="000752AD" w:rsidRPr="00693DE7" w14:paraId="3B59E600" w14:textId="77777777" w:rsidTr="000643CA">
        <w:tc>
          <w:tcPr>
            <w:tcW w:w="9061" w:type="dxa"/>
          </w:tcPr>
          <w:p w14:paraId="49898255" w14:textId="77777777" w:rsidR="000752AD" w:rsidRPr="00693DE7" w:rsidRDefault="000752AD" w:rsidP="000643CA">
            <w:pPr>
              <w:ind w:firstLine="0"/>
              <w:jc w:val="center"/>
              <w:rPr>
                <w:lang w:eastAsia="pt-BR"/>
              </w:rPr>
            </w:pPr>
            <w:r w:rsidRPr="00693DE7">
              <w:rPr>
                <w:noProof/>
                <w:lang w:eastAsia="pt-BR"/>
              </w:rPr>
              <w:drawing>
                <wp:inline distT="0" distB="0" distL="0" distR="0" wp14:anchorId="43BA6FA4" wp14:editId="672A8A29">
                  <wp:extent cx="4791744" cy="4410691"/>
                  <wp:effectExtent l="0" t="0" r="8890" b="9525"/>
                  <wp:docPr id="1389046993"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Imagem 1" descr="Diagrama&#10;&#10;O conteúdo gerado por IA pode estar incorreto."/>
                          <pic:cNvPicPr/>
                        </pic:nvPicPr>
                        <pic:blipFill>
                          <a:blip r:embed="rId23"/>
                          <a:stretch>
                            <a:fillRect/>
                          </a:stretch>
                        </pic:blipFill>
                        <pic:spPr>
                          <a:xfrm>
                            <a:off x="0" y="0"/>
                            <a:ext cx="4791744" cy="4410691"/>
                          </a:xfrm>
                          <a:prstGeom prst="rect">
                            <a:avLst/>
                          </a:prstGeom>
                        </pic:spPr>
                      </pic:pic>
                    </a:graphicData>
                  </a:graphic>
                </wp:inline>
              </w:drawing>
            </w:r>
          </w:p>
        </w:tc>
      </w:tr>
    </w:tbl>
    <w:p w14:paraId="02D94FCB" w14:textId="77777777" w:rsidR="000752AD" w:rsidRPr="00693DE7" w:rsidRDefault="000752AD" w:rsidP="000752AD">
      <w:pPr>
        <w:rPr>
          <w:lang w:eastAsia="pt-BR"/>
        </w:rPr>
      </w:pPr>
    </w:p>
    <w:p w14:paraId="65D6BE4A" w14:textId="77777777" w:rsidR="000752AD" w:rsidRPr="00693DE7" w:rsidRDefault="000752AD" w:rsidP="000752AD">
      <w:pPr>
        <w:pStyle w:val="Ttulo2"/>
      </w:pPr>
      <w:bookmarkStart w:id="122" w:name="_Toc196482564"/>
      <w:commentRangeStart w:id="123"/>
      <w:r w:rsidRPr="00693DE7">
        <w:t xml:space="preserve">Sistemas de Informação Geográfica (SIG). </w:t>
      </w:r>
      <w:commentRangeEnd w:id="123"/>
      <w:r w:rsidR="00430C5B">
        <w:rPr>
          <w:rStyle w:val="Refdecomentrio"/>
          <w:rFonts w:eastAsiaTheme="minorHAnsi" w:cstheme="minorBidi"/>
          <w:caps w:val="0"/>
        </w:rPr>
        <w:commentReference w:id="123"/>
      </w:r>
      <w:bookmarkEnd w:id="122"/>
    </w:p>
    <w:p w14:paraId="7A4F08C7" w14:textId="77777777" w:rsidR="000752AD" w:rsidRPr="001C25FF" w:rsidRDefault="000752AD" w:rsidP="000752AD">
      <w:r w:rsidRPr="001C25FF">
        <w:t xml:space="preserve">Um Sistema de Informação Geográfica (SIG), em inglês </w:t>
      </w:r>
      <w:r w:rsidRPr="001C25FF">
        <w:rPr>
          <w:i/>
        </w:rPr>
        <w:t>Geographic Information System</w:t>
      </w:r>
      <w:r w:rsidRPr="001C25FF">
        <w:t xml:space="preserve"> (GIS), consiste em um conjunto de ferramentas computacionais para Geoprocessamento no qual permite manipular e integrar dados de diversas fontes, podendo ser criado um banco de dados digital com informações georreferenciadas </w:t>
      </w:r>
      <w:r w:rsidRPr="001C25FF">
        <w:fldChar w:fldCharType="begin"/>
      </w:r>
      <w:r w:rsidRPr="001C25FF">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Davis, 2001)</w:t>
      </w:r>
      <w:r w:rsidRPr="001C25FF">
        <w:fldChar w:fldCharType="end"/>
      </w:r>
    </w:p>
    <w:p w14:paraId="4510C0B7" w14:textId="77777777" w:rsidR="000752AD" w:rsidRPr="001C25FF" w:rsidRDefault="000752AD" w:rsidP="000752AD">
      <w:r w:rsidRPr="001C25FF">
        <w:t>Segundo Fitz (2008)</w:t>
      </w:r>
      <w:r w:rsidRPr="001C25FF">
        <w:rPr>
          <w:vanish/>
        </w:rPr>
        <w:fldChar w:fldCharType="begin"/>
      </w:r>
      <w:r w:rsidRPr="001C25FF">
        <w:rPr>
          <w:vanish/>
        </w:rPr>
        <w:instrText xml:space="preserve"> ADDIN ZOTERO_ITEM CSL_CITATION {"citationID":"6Erb5vR6","properties":{"formattedCitation":"(Fitz, 2008)","plainCitation":"(Fitz, 2008)","dontUpdate":true,"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1C25FF">
        <w:rPr>
          <w:vanish/>
        </w:rPr>
        <w:fldChar w:fldCharType="separate"/>
      </w:r>
      <w:r w:rsidRPr="001C25FF">
        <w:rPr>
          <w:rFonts w:cs="Arial"/>
          <w:vanish/>
        </w:rPr>
        <w:t>(Fitz, 2008)</w:t>
      </w:r>
      <w:r w:rsidRPr="001C25FF">
        <w:rPr>
          <w:vanish/>
        </w:rPr>
        <w:fldChar w:fldCharType="end"/>
      </w:r>
      <w:r w:rsidRPr="001C25FF">
        <w:t xml:space="preserve"> os SIGs “são sistemas computacionais que possuem programas especiais para a coleta, o armazenamento, o processamento e a análise digital de dados georreferenciados visando à produção de informação espacial”.</w:t>
      </w:r>
    </w:p>
    <w:p w14:paraId="2EBE013A" w14:textId="77777777" w:rsidR="000752AD" w:rsidRPr="001C25FF" w:rsidRDefault="000752AD" w:rsidP="000752AD">
      <w:r w:rsidRPr="001C25FF">
        <w:t xml:space="preserve">Para Bossler (2016) </w:t>
      </w:r>
      <w:r w:rsidRPr="001C25FF">
        <w:fldChar w:fldCharType="begin"/>
      </w:r>
      <w:r w:rsidRPr="001C25FF">
        <w:rPr>
          <w:vanish/>
        </w:rPr>
        <w:instrText xml:space="preserve"> ADDIN ZOTERO_ITEM CSL_CITATION {"citationID":"gNIIn0SP","properties":{"formattedCitation":"(Bossler, 2016)","plainCitation":"(Bossler, 2016)","dontUpdate":true,"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1C25FF">
        <w:fldChar w:fldCharType="separate"/>
      </w:r>
      <w:r w:rsidRPr="001C25FF">
        <w:rPr>
          <w:rFonts w:cs="Arial"/>
          <w:vanish/>
        </w:rPr>
        <w:t>(Bossler, 2016)</w:t>
      </w:r>
      <w:r w:rsidRPr="001C25FF">
        <w:fldChar w:fldCharType="end"/>
      </w:r>
      <w:r w:rsidRPr="001C25FF">
        <w:t>os SIGs “são programas de computador destinados a trabalhar matematicamente as informações geográficas e alfanuméricas para gerar informações baseadas em algoritmos pré-definidos”.</w:t>
      </w:r>
      <w:r w:rsidRPr="001C25FF">
        <w:tab/>
      </w:r>
    </w:p>
    <w:p w14:paraId="4A41D241" w14:textId="77777777" w:rsidR="000752AD" w:rsidRPr="001C25FF" w:rsidRDefault="000752AD" w:rsidP="000752AD">
      <w:r w:rsidRPr="001C25FF">
        <w:t xml:space="preserve">A utilização de um SIG pode oferecer vantagens ao usuário devido os dados, uma vez inseridos no sistema, serem processados e manipulados com relativa rapidez. O sistema ainda permite fazer diferentes análises das informações com a </w:t>
      </w:r>
      <w:r w:rsidRPr="001C25FF">
        <w:lastRenderedPageBreak/>
        <w:t xml:space="preserve">utilização de ferramentas matemáticas e estatísticas, e até mesmo auxiliar em tomada de decisão </w:t>
      </w:r>
      <w:r w:rsidRPr="001C25FF">
        <w:fldChar w:fldCharType="begin"/>
      </w:r>
      <w:r w:rsidRPr="001C25FF">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1C25FF">
        <w:fldChar w:fldCharType="separate"/>
      </w:r>
      <w:r w:rsidRPr="001C25FF">
        <w:rPr>
          <w:rFonts w:cs="Arial"/>
        </w:rPr>
        <w:t>(Hanada; Gonçalves, 2007)</w:t>
      </w:r>
      <w:r w:rsidRPr="001C25FF">
        <w:fldChar w:fldCharType="end"/>
      </w:r>
      <w:r w:rsidRPr="001C25FF">
        <w:t>.</w:t>
      </w:r>
    </w:p>
    <w:p w14:paraId="5A2BECB1" w14:textId="77777777" w:rsidR="000752AD" w:rsidRPr="001C25FF" w:rsidRDefault="000752AD" w:rsidP="000752AD">
      <w:r w:rsidRPr="001C25FF">
        <w:t xml:space="preserve">Os SIGs são utilizados pelas mais diversas áreas de conhecimento, tanto nas áreas sociais e humanas quanto em áreas de exatas e biológicas. Cada usuário manipula os dados lidando com conceitos de suas respectivas disciplinas </w:t>
      </w:r>
      <w:r w:rsidRPr="001C25FF">
        <w:fldChar w:fldCharType="begin"/>
      </w:r>
      <w:r w:rsidRPr="001C25FF">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Monteiro, 2001)</w:t>
      </w:r>
      <w:r w:rsidRPr="001C25FF">
        <w:fldChar w:fldCharType="end"/>
      </w:r>
      <w:r w:rsidRPr="001C25FF">
        <w:t>.</w:t>
      </w:r>
    </w:p>
    <w:p w14:paraId="62241D69" w14:textId="77777777" w:rsidR="000752AD" w:rsidRPr="001C25FF" w:rsidRDefault="000752AD" w:rsidP="000752AD">
      <w:r w:rsidRPr="001C25FF">
        <w:t>Neste projeto o sistema SIG será muito importante para validar, selecionar e visualizar os dados obtidos das prefeituras e do CNEFE. Também será usado nas etapas intermediárias do processo de prototipação do aplicativo de conversão.</w:t>
      </w:r>
    </w:p>
    <w:p w14:paraId="1E89408E" w14:textId="77777777" w:rsidR="000752AD" w:rsidRPr="005650AF" w:rsidRDefault="000752AD" w:rsidP="000752AD">
      <w:pPr>
        <w:pStyle w:val="Ttulo2"/>
      </w:pPr>
      <w:bookmarkStart w:id="124" w:name="_Toc196482565"/>
      <w:r w:rsidRPr="005650AF">
        <w:t>Bancos de Dados Convencionais e Bancos de Dados Geográficos</w:t>
      </w:r>
      <w:bookmarkEnd w:id="124"/>
    </w:p>
    <w:p w14:paraId="127E4149" w14:textId="265C95D7" w:rsidR="000752AD" w:rsidRPr="001C25FF" w:rsidRDefault="001F601B" w:rsidP="001F601B">
      <w:r w:rsidRPr="001F601B">
        <w:t>Um Banco de Dados, ou Sistema Gerenciador de Banco de Dados (SGBD), é um software dedicado ao gerenciamento, armazenamento e recuperação de informações. Sua principal função é separar as aplicações automatizadas dos detalhes do gerenciamento de dados. Quando um programa precisa armazenar dados, ele os envia para o SGBD, que realiza as operações necessárias, eliminando a necessidade de o desenvolvedor se preocupar com a forma como serão gravados.</w:t>
      </w:r>
    </w:p>
    <w:p w14:paraId="109B3BC1" w14:textId="3EAFD3C8" w:rsidR="000752AD" w:rsidRDefault="000752AD" w:rsidP="000752AD">
      <w:r w:rsidRPr="001C25FF">
        <w:t>De modo similar, quando um programa precisa de um dado para executar suas tarefas, ele simplesmente faz uma solicitação ao SGBD, fornecendo alguns parâmetros. Geralmente, essas consultas são realizadas utilizando critérios textuais, como o nome ou CPF do cliente</w:t>
      </w:r>
      <w:r w:rsidR="00852FBC">
        <w:t>;</w:t>
      </w:r>
      <w:r w:rsidRPr="001C25FF">
        <w:t xml:space="preserve"> ou numéricos, clientes com dívidas superiores a cinco mil reais, por exemplo.</w:t>
      </w:r>
    </w:p>
    <w:p w14:paraId="1ADD592E" w14:textId="77777777" w:rsidR="00F5140D" w:rsidRPr="00693DE7" w:rsidRDefault="00F5140D" w:rsidP="00F5140D">
      <w:pPr>
        <w:rPr>
          <w:lang w:eastAsia="pt-BR"/>
        </w:rPr>
      </w:pPr>
      <w:r w:rsidRPr="00693DE7">
        <w:rPr>
          <w:lang w:eastAsia="pt-BR"/>
        </w:rPr>
        <w:t>A rigor, todas as informações, sejam texto, imagens, sons ou dados geográficos são armazenadas nos SGBDs de uma forma única: uma sequência de bits. O que muda é a capacidade que a ferramenta possui de realizar operações sobre os dados armazenados e converter para um formato legível.</w:t>
      </w:r>
    </w:p>
    <w:p w14:paraId="2E50115D" w14:textId="77777777" w:rsidR="000752AD" w:rsidRPr="001C25FF" w:rsidRDefault="000752AD" w:rsidP="000752AD">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134BCA64" w14:textId="77777777" w:rsidR="000752AD" w:rsidRDefault="000752AD" w:rsidP="000752AD">
      <w:r w:rsidRPr="00693DE7">
        <w:t xml:space="preserve">É viável armazenar dados geográficos em qualquer Sistema de Gerenciamento de Banco de Dados (SGBD) textual, desde que esses dados sejam </w:t>
      </w:r>
      <w:r w:rsidRPr="00693DE7">
        <w:lastRenderedPageBreak/>
        <w:t>codificados em um formato como o GeoJSON.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7D57FED9" w14:textId="1F3CF60B" w:rsidR="00C400A5" w:rsidRDefault="00C256A3" w:rsidP="00F3740D">
      <w:pPr>
        <w:pStyle w:val="Ttulo3"/>
      </w:pPr>
      <w:r>
        <w:t xml:space="preserve">Modelos de </w:t>
      </w:r>
      <w:r w:rsidR="00F3740D">
        <w:t>Bancos de Dados</w:t>
      </w:r>
    </w:p>
    <w:p w14:paraId="26B01AF6" w14:textId="52A9F0EC" w:rsidR="008A44EF" w:rsidRDefault="006A768C" w:rsidP="008A44EF">
      <w:r>
        <w:t xml:space="preserve">Atualmente </w:t>
      </w:r>
      <w:r w:rsidR="00FF01F1">
        <w:t xml:space="preserve">os modelos de SGBD que dominam o mercado são </w:t>
      </w:r>
      <w:r w:rsidR="00C55185">
        <w:t xml:space="preserve">o modelo </w:t>
      </w:r>
      <w:r w:rsidR="00C55185" w:rsidRPr="0095203C">
        <w:rPr>
          <w:b/>
          <w:bCs/>
        </w:rPr>
        <w:t>Relacional</w:t>
      </w:r>
      <w:r w:rsidR="00163C99">
        <w:rPr>
          <w:b/>
          <w:bCs/>
        </w:rPr>
        <w:t xml:space="preserve"> </w:t>
      </w:r>
      <w:r w:rsidR="00163C99" w:rsidRPr="00163C99">
        <w:t>e</w:t>
      </w:r>
      <w:r w:rsidR="000E3379">
        <w:t xml:space="preserve"> </w:t>
      </w:r>
      <w:r w:rsidR="00C55185">
        <w:t xml:space="preserve">o </w:t>
      </w:r>
      <w:r w:rsidR="00C55185" w:rsidRPr="0095203C">
        <w:rPr>
          <w:b/>
          <w:bCs/>
        </w:rPr>
        <w:t>NoSQL</w:t>
      </w:r>
      <w:r w:rsidR="008345A3">
        <w:rPr>
          <w:b/>
          <w:bCs/>
        </w:rPr>
        <w:t xml:space="preserve"> </w:t>
      </w:r>
      <w:r w:rsidR="008E3B7D">
        <w:fldChar w:fldCharType="begin"/>
      </w:r>
      <w:r w:rsidR="008E3B7D">
        <w:instrText xml:space="preserve"> ADDIN ZOTERO_ITEM CSL_CITATION {"citationID":"aTfoWopL","properties":{"formattedCitation":"(DB-Engines Ranking, [{\\i{}s. d.}])","plainCitation":"(DB-Engines Ranking, [s. d.])","noteIndex":0},"citationItems":[{"id":206,"uris":["http://zotero.org/users/15531986/items/46UC55ZI"],"itemData":{"id":206,"type":"webpage","abstract":"Popularity ranking of database management systems.","container-title":"DB-Engines","language":"en","title":"DB-Engines Ranking","URL":"https://db-engines.com/en/ranking","accessed":{"date-parts":[["2025",4,27]]}}}],"schema":"https://github.com/citation-style-language/schema/raw/master/csl-citation.json"} </w:instrText>
      </w:r>
      <w:r w:rsidR="008E3B7D">
        <w:fldChar w:fldCharType="separate"/>
      </w:r>
      <w:r w:rsidR="008E3B7D" w:rsidRPr="008E3B7D">
        <w:rPr>
          <w:rFonts w:cs="Arial"/>
        </w:rPr>
        <w:t>(DB-Engines Ranking, [</w:t>
      </w:r>
      <w:r w:rsidR="008E3B7D" w:rsidRPr="008E3B7D">
        <w:rPr>
          <w:rFonts w:cs="Arial"/>
          <w:i/>
          <w:iCs/>
        </w:rPr>
        <w:t>s. d.</w:t>
      </w:r>
      <w:r w:rsidR="008E3B7D" w:rsidRPr="008E3B7D">
        <w:rPr>
          <w:rFonts w:cs="Arial"/>
        </w:rPr>
        <w:t>])</w:t>
      </w:r>
      <w:r w:rsidR="008E3B7D">
        <w:fldChar w:fldCharType="end"/>
      </w:r>
      <w:r w:rsidR="000E3379">
        <w:t>,</w:t>
      </w:r>
      <w:r w:rsidR="006C0FA0">
        <w:t xml:space="preserve"> </w:t>
      </w:r>
      <w:r w:rsidR="00344627">
        <w:t xml:space="preserve">com predominância do primeiro por conta </w:t>
      </w:r>
      <w:r w:rsidR="00C83DF1">
        <w:t xml:space="preserve">da sua maturidade </w:t>
      </w:r>
      <w:r w:rsidR="00772A33">
        <w:t xml:space="preserve">e </w:t>
      </w:r>
      <w:r w:rsidR="00344627">
        <w:t>d</w:t>
      </w:r>
      <w:r w:rsidR="0095203C">
        <w:t xml:space="preserve">a </w:t>
      </w:r>
      <w:r w:rsidR="005802D5">
        <w:t>presença massiva de</w:t>
      </w:r>
      <w:r w:rsidR="00344627">
        <w:t xml:space="preserve"> sistemas legados </w:t>
      </w:r>
      <w:r w:rsidR="005802D5">
        <w:t>empresariais</w:t>
      </w:r>
      <w:r w:rsidR="00C55185">
        <w:t xml:space="preserve">. </w:t>
      </w:r>
    </w:p>
    <w:p w14:paraId="1FDBF590" w14:textId="0D9C4C12" w:rsidR="00710FF2" w:rsidRDefault="00710FF2" w:rsidP="008A44EF">
      <w:r>
        <w:t>O modelo NoSQL</w:t>
      </w:r>
      <w:r w:rsidR="00631CF2">
        <w:t xml:space="preserve">, por sua vez, encontra aplicação em </w:t>
      </w:r>
      <w:r w:rsidR="002A20AD">
        <w:t xml:space="preserve">sistemas mais modernos </w:t>
      </w:r>
      <w:r w:rsidR="00091176">
        <w:t xml:space="preserve">na web </w:t>
      </w:r>
      <w:r w:rsidR="00B936D1">
        <w:t>que exigem grande escalabilidade.</w:t>
      </w:r>
    </w:p>
    <w:p w14:paraId="38850250" w14:textId="629A512C" w:rsidR="00414A50" w:rsidRDefault="00B33FA3" w:rsidP="00522462">
      <w:pPr>
        <w:pStyle w:val="Ttulo4"/>
      </w:pPr>
      <w:r>
        <w:t xml:space="preserve">Modelo </w:t>
      </w:r>
      <w:r w:rsidR="000247D9">
        <w:t>SGBD-Relacional</w:t>
      </w:r>
    </w:p>
    <w:p w14:paraId="4D93ACFF" w14:textId="6966FCD9" w:rsidR="003B4A1B" w:rsidRPr="003B4A1B" w:rsidRDefault="003B4A1B" w:rsidP="003B4A1B">
      <w:r w:rsidRPr="003B4A1B">
        <w:t xml:space="preserve">A definição de </w:t>
      </w:r>
      <w:r w:rsidR="004F417B">
        <w:t xml:space="preserve">Banco de Dados </w:t>
      </w:r>
      <w:r w:rsidRPr="003B4A1B">
        <w:t xml:space="preserve">Relacional mais usada é a de C. J. Date: </w:t>
      </w:r>
      <w:r w:rsidR="0073200C">
        <w:t>“</w:t>
      </w:r>
      <w:r w:rsidR="0073200C" w:rsidRPr="0073200C">
        <w:t xml:space="preserve">Um </w:t>
      </w:r>
      <w:r w:rsidR="0073200C" w:rsidRPr="0073200C">
        <w:rPr>
          <w:b/>
          <w:bCs/>
        </w:rPr>
        <w:t>banco de dados relacional</w:t>
      </w:r>
      <w:r w:rsidR="0073200C" w:rsidRPr="0073200C">
        <w:t xml:space="preserve"> é um conjunto de </w:t>
      </w:r>
      <w:r w:rsidR="0073200C" w:rsidRPr="0073200C">
        <w:rPr>
          <w:b/>
          <w:bCs/>
        </w:rPr>
        <w:t>relações</w:t>
      </w:r>
      <w:r w:rsidR="0073200C" w:rsidRPr="0073200C">
        <w:t xml:space="preserve"> (ou tabelas), onde cada relação é um conjunto de </w:t>
      </w:r>
      <w:r w:rsidR="0073200C" w:rsidRPr="0073200C">
        <w:rPr>
          <w:b/>
          <w:bCs/>
        </w:rPr>
        <w:t>tuplas</w:t>
      </w:r>
      <w:r w:rsidR="0073200C" w:rsidRPr="0073200C">
        <w:t xml:space="preserve"> (linhas) que compartilham o mesmo conjunto de </w:t>
      </w:r>
      <w:r w:rsidR="0073200C" w:rsidRPr="0073200C">
        <w:rPr>
          <w:b/>
          <w:bCs/>
        </w:rPr>
        <w:t>atributos</w:t>
      </w:r>
      <w:r w:rsidR="0073200C" w:rsidRPr="0073200C">
        <w:t xml:space="preserve"> (colunas), obedecendo a princípios matemáticos da </w:t>
      </w:r>
      <w:r w:rsidR="0073200C" w:rsidRPr="0073200C">
        <w:rPr>
          <w:b/>
          <w:bCs/>
        </w:rPr>
        <w:t>teoria de conjuntos</w:t>
      </w:r>
      <w:r w:rsidR="0073200C" w:rsidRPr="0073200C">
        <w:t xml:space="preserve"> e da </w:t>
      </w:r>
      <w:r w:rsidR="0073200C" w:rsidRPr="0073200C">
        <w:rPr>
          <w:b/>
          <w:bCs/>
        </w:rPr>
        <w:t>lógica de predicados</w:t>
      </w:r>
      <w:r w:rsidR="0073200C" w:rsidRPr="0073200C">
        <w:t>.</w:t>
      </w:r>
      <w:r w:rsidR="0073200C">
        <w:t>”</w:t>
      </w:r>
      <w:r w:rsidRPr="003B4A1B">
        <w:t xml:space="preserve"> </w:t>
      </w:r>
      <w:r w:rsidR="008243CF">
        <w:fldChar w:fldCharType="begin"/>
      </w:r>
      <w:r w:rsidR="008243CF">
        <w:instrText xml:space="preserve"> ADDIN ZOTERO_ITEM CSL_CITATION {"citationID":"QajF9QBs","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8243CF">
        <w:fldChar w:fldCharType="separate"/>
      </w:r>
      <w:r w:rsidR="008243CF" w:rsidRPr="008243CF">
        <w:rPr>
          <w:rFonts w:cs="Arial"/>
        </w:rPr>
        <w:t>(Date, 2004)</w:t>
      </w:r>
      <w:r w:rsidR="008243CF">
        <w:fldChar w:fldCharType="end"/>
      </w:r>
    </w:p>
    <w:p w14:paraId="2F7382C8" w14:textId="5BD4CD5A" w:rsidR="00DA0B24" w:rsidRDefault="00CA7B8E" w:rsidP="00DA0B24">
      <w:r>
        <w:t xml:space="preserve">O termo “relacional” na teoria dos bancos de dados se refere à forma como os dados são </w:t>
      </w:r>
      <w:r w:rsidR="007956AA">
        <w:t>organizados e recuperados</w:t>
      </w:r>
      <w:r w:rsidR="002C38A5">
        <w:t xml:space="preserve">: como uma </w:t>
      </w:r>
      <w:r w:rsidR="009F3CDC">
        <w:t>lista (relação)</w:t>
      </w:r>
      <w:r w:rsidR="002C38A5">
        <w:t xml:space="preserve"> de </w:t>
      </w:r>
      <w:r w:rsidR="00781376">
        <w:t>itens</w:t>
      </w:r>
      <w:r w:rsidR="008709EF">
        <w:t xml:space="preserve"> </w:t>
      </w:r>
      <w:r w:rsidR="005A11AC">
        <w:t>estrutu</w:t>
      </w:r>
      <w:r w:rsidR="00E95AFD">
        <w:t>rados de acordo com</w:t>
      </w:r>
      <w:r w:rsidR="008709EF">
        <w:t xml:space="preserve"> suas respectivas</w:t>
      </w:r>
      <w:r w:rsidR="0092329E">
        <w:t xml:space="preserve"> </w:t>
      </w:r>
      <w:r w:rsidR="005A11AC">
        <w:t>propriedade</w:t>
      </w:r>
      <w:r w:rsidR="00E95AFD">
        <w:t>s</w:t>
      </w:r>
      <w:r w:rsidR="001C7EFF">
        <w:t>.</w:t>
      </w:r>
      <w:r w:rsidR="00E95AFD">
        <w:t xml:space="preserve"> </w:t>
      </w:r>
    </w:p>
    <w:p w14:paraId="792F9BE6" w14:textId="5E221F9B" w:rsidR="0092329E" w:rsidRDefault="00CF6B47" w:rsidP="00DA0B24">
      <w:r>
        <w:t xml:space="preserve">Conceitualmente, </w:t>
      </w:r>
      <w:r w:rsidR="00731C80">
        <w:t xml:space="preserve">uma </w:t>
      </w:r>
      <w:r w:rsidR="00731C80" w:rsidRPr="00731C80">
        <w:rPr>
          <w:b/>
          <w:bCs/>
        </w:rPr>
        <w:t>relação</w:t>
      </w:r>
      <w:r w:rsidR="00731C80">
        <w:t xml:space="preserve"> </w:t>
      </w:r>
      <w:r w:rsidR="008A0F6A">
        <w:t>é</w:t>
      </w:r>
      <w:r w:rsidR="0092329E">
        <w:t xml:space="preserve"> </w:t>
      </w:r>
      <w:r w:rsidR="009005FD">
        <w:t xml:space="preserve">muito semelhante a </w:t>
      </w:r>
      <w:r w:rsidR="008A0F6A">
        <w:t xml:space="preserve">uma </w:t>
      </w:r>
      <w:r w:rsidR="009005FD">
        <w:t xml:space="preserve">planilha em que </w:t>
      </w:r>
      <w:r w:rsidR="002B245B">
        <w:t xml:space="preserve">as colunas </w:t>
      </w:r>
      <w:r w:rsidR="00350250">
        <w:t>servem para identificar</w:t>
      </w:r>
      <w:r w:rsidR="00A4293F">
        <w:t xml:space="preserve"> as </w:t>
      </w:r>
      <w:r w:rsidR="0054228E">
        <w:t>características</w:t>
      </w:r>
      <w:r w:rsidR="00350250">
        <w:t xml:space="preserve"> inerentes </w:t>
      </w:r>
      <w:r w:rsidR="001D5CBA">
        <w:t>ao tipo de item</w:t>
      </w:r>
      <w:r w:rsidR="00A4293F">
        <w:t xml:space="preserve"> </w:t>
      </w:r>
      <w:r w:rsidR="00343B9D">
        <w:t xml:space="preserve">armazenado </w:t>
      </w:r>
      <w:r w:rsidR="00A4293F">
        <w:t xml:space="preserve">e </w:t>
      </w:r>
      <w:r w:rsidR="0054228E">
        <w:t>n</w:t>
      </w:r>
      <w:r w:rsidR="00A4293F">
        <w:t xml:space="preserve">as linhas </w:t>
      </w:r>
      <w:r w:rsidR="00914A2A">
        <w:t xml:space="preserve">são inseridas informações que identificam e </w:t>
      </w:r>
      <w:r w:rsidR="00411C95">
        <w:t xml:space="preserve">descrevem </w:t>
      </w:r>
      <w:r w:rsidR="001D5CBA">
        <w:t>cada uma das</w:t>
      </w:r>
      <w:r w:rsidR="00F20BC0">
        <w:t xml:space="preserve"> instâ</w:t>
      </w:r>
      <w:r w:rsidR="00A66358">
        <w:t>n</w:t>
      </w:r>
      <w:r w:rsidR="00F20BC0">
        <w:t>cia</w:t>
      </w:r>
      <w:r w:rsidR="00AC2F19">
        <w:t>s</w:t>
      </w:r>
      <w:r w:rsidR="00F20BC0">
        <w:t xml:space="preserve"> </w:t>
      </w:r>
      <w:r w:rsidR="00AC2F19">
        <w:t xml:space="preserve">do </w:t>
      </w:r>
      <w:r w:rsidR="00411C95">
        <w:t xml:space="preserve">item. </w:t>
      </w:r>
      <w:r w:rsidR="006B38D3">
        <w:t>Contudo</w:t>
      </w:r>
      <w:r w:rsidR="00174141">
        <w:t xml:space="preserve">, </w:t>
      </w:r>
      <w:r w:rsidR="000107B9">
        <w:t>no contexto dos</w:t>
      </w:r>
      <w:r w:rsidR="00BD3304">
        <w:t xml:space="preserve"> SGBDs</w:t>
      </w:r>
      <w:r w:rsidR="000107B9">
        <w:t xml:space="preserve"> </w:t>
      </w:r>
      <w:r w:rsidR="000107B9" w:rsidRPr="000107B9">
        <w:t>(Sistemas de Gerenciamento de Banco de Dados)</w:t>
      </w:r>
      <w:r w:rsidR="00BD3304">
        <w:t>, a</w:t>
      </w:r>
      <w:r w:rsidR="003F4651">
        <w:t>s planilhas</w:t>
      </w:r>
      <w:r w:rsidR="005A7C14">
        <w:t xml:space="preserve"> recebem </w:t>
      </w:r>
      <w:r w:rsidR="00605EC8">
        <w:t>são denominadas</w:t>
      </w:r>
      <w:r w:rsidR="005A7C14">
        <w:t xml:space="preserve"> de </w:t>
      </w:r>
      <w:r w:rsidR="00AC2F19" w:rsidRPr="00511DE0">
        <w:rPr>
          <w:b/>
          <w:bCs/>
        </w:rPr>
        <w:t>tabela</w:t>
      </w:r>
      <w:r w:rsidR="00AB2762">
        <w:t xml:space="preserve">, </w:t>
      </w:r>
      <w:r w:rsidR="00AC2F19" w:rsidRPr="00511DE0">
        <w:rPr>
          <w:b/>
          <w:bCs/>
        </w:rPr>
        <w:t>r</w:t>
      </w:r>
      <w:r w:rsidR="00AB2762" w:rsidRPr="00511DE0">
        <w:rPr>
          <w:b/>
          <w:bCs/>
        </w:rPr>
        <w:t>elação</w:t>
      </w:r>
      <w:r w:rsidR="00AB2762">
        <w:t xml:space="preserve"> ou </w:t>
      </w:r>
      <w:r w:rsidR="00AC2F19" w:rsidRPr="00511DE0">
        <w:rPr>
          <w:b/>
          <w:bCs/>
        </w:rPr>
        <w:t>c</w:t>
      </w:r>
      <w:r w:rsidR="007400E7" w:rsidRPr="00511DE0">
        <w:rPr>
          <w:b/>
          <w:bCs/>
        </w:rPr>
        <w:t>lasse</w:t>
      </w:r>
      <w:r w:rsidR="000759F5">
        <w:rPr>
          <w:rStyle w:val="Refdenotaderodap"/>
          <w:b/>
          <w:bCs/>
        </w:rPr>
        <w:footnoteReference w:id="9"/>
      </w:r>
      <w:r w:rsidR="007400E7">
        <w:t xml:space="preserve">, de acordo com as diferentes correntes da engenharia de dados. </w:t>
      </w:r>
      <w:r w:rsidR="00BD3304">
        <w:t>Já a</w:t>
      </w:r>
      <w:r w:rsidR="004722AD">
        <w:t xml:space="preserve">s colunas são conhecidas como </w:t>
      </w:r>
      <w:r w:rsidR="004722AD" w:rsidRPr="00511DE0">
        <w:rPr>
          <w:b/>
          <w:bCs/>
        </w:rPr>
        <w:t>atributos</w:t>
      </w:r>
      <w:r>
        <w:rPr>
          <w:b/>
          <w:bCs/>
        </w:rPr>
        <w:t>,</w:t>
      </w:r>
      <w:r w:rsidR="004722AD">
        <w:t xml:space="preserve"> </w:t>
      </w:r>
      <w:r w:rsidR="00E96985">
        <w:t xml:space="preserve">e cada linha </w:t>
      </w:r>
      <w:r w:rsidR="00D44F1B">
        <w:t>corresponde a</w:t>
      </w:r>
      <w:r w:rsidR="000160DE">
        <w:t xml:space="preserve"> um </w:t>
      </w:r>
      <w:r w:rsidR="00403E17" w:rsidRPr="00511DE0">
        <w:rPr>
          <w:b/>
          <w:bCs/>
        </w:rPr>
        <w:t>registro</w:t>
      </w:r>
      <w:r w:rsidR="00403E17">
        <w:t xml:space="preserve"> </w:t>
      </w:r>
      <w:r w:rsidR="000160DE">
        <w:t xml:space="preserve">ou </w:t>
      </w:r>
      <w:r w:rsidR="00403E17" w:rsidRPr="00511DE0">
        <w:rPr>
          <w:b/>
          <w:bCs/>
        </w:rPr>
        <w:t>t</w:t>
      </w:r>
      <w:r w:rsidR="000160DE" w:rsidRPr="00511DE0">
        <w:rPr>
          <w:b/>
          <w:bCs/>
        </w:rPr>
        <w:t>upla</w:t>
      </w:r>
      <w:r w:rsidR="00210190">
        <w:rPr>
          <w:b/>
          <w:bCs/>
        </w:rPr>
        <w:t xml:space="preserve"> </w:t>
      </w:r>
      <w:r w:rsidR="000067F4">
        <w:rPr>
          <w:b/>
          <w:bCs/>
        </w:rPr>
        <w:fldChar w:fldCharType="begin"/>
      </w:r>
      <w:r w:rsidR="000067F4">
        <w:rPr>
          <w:b/>
          <w:bCs/>
        </w:rPr>
        <w:instrText xml:space="preserve"> ADDIN ZOTERO_ITEM CSL_CITATION {"citationID":"toffBHyC","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0067F4">
        <w:rPr>
          <w:b/>
          <w:bCs/>
        </w:rPr>
        <w:fldChar w:fldCharType="separate"/>
      </w:r>
      <w:r w:rsidR="000067F4" w:rsidRPr="000067F4">
        <w:rPr>
          <w:rFonts w:cs="Arial"/>
        </w:rPr>
        <w:t>(Date, 2004)</w:t>
      </w:r>
      <w:r w:rsidR="000067F4">
        <w:rPr>
          <w:b/>
          <w:bCs/>
        </w:rPr>
        <w:fldChar w:fldCharType="end"/>
      </w:r>
      <w:r w:rsidR="000160DE">
        <w:t>.</w:t>
      </w:r>
      <w:r w:rsidR="004722AD">
        <w:t xml:space="preserve"> </w:t>
      </w:r>
    </w:p>
    <w:p w14:paraId="6A03A7BD" w14:textId="309B8062" w:rsidR="00A076D2" w:rsidRDefault="006E37D7" w:rsidP="00A076D2">
      <w:r>
        <w:t>No entanto, d</w:t>
      </w:r>
      <w:r w:rsidR="00553686">
        <w:t xml:space="preserve">iferentemente das </w:t>
      </w:r>
      <w:r>
        <w:t xml:space="preserve">planilhas, </w:t>
      </w:r>
      <w:r w:rsidR="004D5489">
        <w:t xml:space="preserve">as tabelas de um banco de dados </w:t>
      </w:r>
      <w:r w:rsidR="004B03D7">
        <w:t xml:space="preserve">relacional </w:t>
      </w:r>
      <w:r w:rsidR="004D5489">
        <w:t>têm</w:t>
      </w:r>
      <w:r>
        <w:t xml:space="preserve"> que obedecer </w:t>
      </w:r>
      <w:r w:rsidR="00721085">
        <w:t xml:space="preserve">a regras rígidas </w:t>
      </w:r>
      <w:r w:rsidR="00240B2D">
        <w:t>destinadas a</w:t>
      </w:r>
      <w:r w:rsidR="00721085">
        <w:t xml:space="preserve"> evitar a </w:t>
      </w:r>
      <w:r w:rsidR="00153CD9">
        <w:t xml:space="preserve">presença </w:t>
      </w:r>
      <w:r w:rsidR="002F7FE0">
        <w:t xml:space="preserve">de </w:t>
      </w:r>
      <w:r w:rsidR="002F7FE0">
        <w:lastRenderedPageBreak/>
        <w:t xml:space="preserve">informações incorretas que possam comprometer </w:t>
      </w:r>
      <w:r w:rsidR="00A076D2" w:rsidRPr="00A076D2">
        <w:t>tanto a integridade da própria tabela quanto a do conjunto de tabelas inter-relacionadas</w:t>
      </w:r>
      <w:r w:rsidR="00BC44AA">
        <w:t xml:space="preserve"> </w:t>
      </w:r>
      <w:r w:rsidR="00BC44AA">
        <w:fldChar w:fldCharType="begin"/>
      </w:r>
      <w:r w:rsidR="00BC44AA">
        <w:instrText xml:space="preserve"> ADDIN ZOTERO_ITEM CSL_CITATION {"citationID":"BoYIzUbg","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BC44AA">
        <w:fldChar w:fldCharType="separate"/>
      </w:r>
      <w:r w:rsidR="00BC44AA" w:rsidRPr="00BC44AA">
        <w:rPr>
          <w:rFonts w:cs="Arial"/>
        </w:rPr>
        <w:t>(Date, 2004)</w:t>
      </w:r>
      <w:r w:rsidR="00BC44AA">
        <w:fldChar w:fldCharType="end"/>
      </w:r>
      <w:r w:rsidR="00A076D2" w:rsidRPr="00A076D2">
        <w:t>.</w:t>
      </w:r>
    </w:p>
    <w:p w14:paraId="7CB27948" w14:textId="57115B26" w:rsidR="00A451C4" w:rsidRDefault="00280216" w:rsidP="009A3BBD">
      <w:pPr>
        <w:pStyle w:val="Ttulo4"/>
      </w:pPr>
      <w:r>
        <w:t>Regras de integridade do SGBD-R</w:t>
      </w:r>
      <w:r w:rsidR="009A3BBD">
        <w:t>elacional</w:t>
      </w:r>
    </w:p>
    <w:p w14:paraId="080DA09F" w14:textId="40100B98" w:rsidR="00CD71B0" w:rsidRDefault="00CD71B0" w:rsidP="00CD71B0">
      <w:r>
        <w:t xml:space="preserve">A primeira </w:t>
      </w:r>
      <w:r w:rsidR="001C559F">
        <w:t xml:space="preserve">exigência para o bom funcionamento de um BD </w:t>
      </w:r>
      <w:r w:rsidR="00C60F35">
        <w:t>R</w:t>
      </w:r>
      <w:r w:rsidR="001C559F">
        <w:t>elacional</w:t>
      </w:r>
      <w:r w:rsidR="00C60F35">
        <w:t xml:space="preserve"> </w:t>
      </w:r>
      <w:r w:rsidR="00290D10">
        <w:t xml:space="preserve">é </w:t>
      </w:r>
      <w:r w:rsidR="00A16A5D">
        <w:t>que cada relação represente uma única entidade ou conceito lógico</w:t>
      </w:r>
      <w:r w:rsidR="003C7D46">
        <w:t xml:space="preserve"> ou, em termos mais simples</w:t>
      </w:r>
      <w:r w:rsidR="005F134E">
        <w:t>,</w:t>
      </w:r>
      <w:r w:rsidR="003C7D46">
        <w:t xml:space="preserve"> que cada </w:t>
      </w:r>
      <w:r w:rsidR="005F134E">
        <w:t>assunto</w:t>
      </w:r>
      <w:r w:rsidR="00A95DE8">
        <w:t>, objeto ou pessoa</w:t>
      </w:r>
      <w:r w:rsidR="005F134E">
        <w:t xml:space="preserve"> seja armazenado </w:t>
      </w:r>
      <w:r w:rsidR="00A95DE8">
        <w:t>em uma tabela diferente</w:t>
      </w:r>
      <w:r w:rsidR="002E1B2F">
        <w:t xml:space="preserve">. </w:t>
      </w:r>
      <w:r w:rsidR="00230424">
        <w:t xml:space="preserve">Para </w:t>
      </w:r>
      <w:r w:rsidR="007356BD">
        <w:t xml:space="preserve">garantir isso é realizado um processo chamado </w:t>
      </w:r>
      <w:r w:rsidR="007356BD" w:rsidRPr="00FA78C8">
        <w:rPr>
          <w:b/>
          <w:bCs/>
        </w:rPr>
        <w:t>Normalização</w:t>
      </w:r>
      <w:r w:rsidR="00FA78C8">
        <w:t>.</w:t>
      </w:r>
    </w:p>
    <w:p w14:paraId="75896857" w14:textId="77777777" w:rsidR="00BF0A04" w:rsidRDefault="0076414F" w:rsidP="00BF0A04">
      <w:r>
        <w:t>Normalização é o processo sistemático de decompor relações complexas em conjuntos de relações mais simples, minimizando redundâncias e eliminando anomalias de atualização, inserção e exclusão, por meio da aplicação controlada de dependências funcionais e formas normais.</w:t>
      </w:r>
      <w:r w:rsidR="00290D10">
        <w:t xml:space="preserve"> </w:t>
      </w:r>
      <w:r w:rsidR="00290D10">
        <w:fldChar w:fldCharType="begin"/>
      </w:r>
      <w:r w:rsidR="00290D10">
        <w:instrText xml:space="preserve"> ADDIN ZOTERO_ITEM CSL_CITATION {"citationID":"Kg8r5w7c","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290D10">
        <w:fldChar w:fldCharType="separate"/>
      </w:r>
      <w:r w:rsidR="00290D10" w:rsidRPr="00290D10">
        <w:rPr>
          <w:rFonts w:cs="Arial"/>
        </w:rPr>
        <w:t>(Date, 2004)</w:t>
      </w:r>
      <w:r w:rsidR="00290D10">
        <w:fldChar w:fldCharType="end"/>
      </w:r>
      <w:r w:rsidR="00290D10">
        <w:t>.</w:t>
      </w:r>
      <w:r w:rsidR="00BF0A04">
        <w:t xml:space="preserve"> </w:t>
      </w:r>
      <w:r w:rsidR="00BF0A04">
        <w:t xml:space="preserve">Importante destacar que a normalização é obrigatória. </w:t>
      </w:r>
    </w:p>
    <w:p w14:paraId="3CE08FD8" w14:textId="1CD1B58A" w:rsidR="00CD7ED6" w:rsidRDefault="004B2B88" w:rsidP="004B2B88">
      <w:r w:rsidRPr="004B2B88">
        <w:t>De acordo com C. J. Date</w:t>
      </w:r>
      <w:r>
        <w:t xml:space="preserve"> </w:t>
      </w:r>
      <w:r>
        <w:fldChar w:fldCharType="begin"/>
      </w:r>
      <w:r>
        <w:instrText xml:space="preserve"> ADDIN ZOTERO_ITEM CSL_CITATION {"citationID":"KCAeWNgg","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fldChar w:fldCharType="separate"/>
      </w:r>
      <w:r w:rsidRPr="004B2B88">
        <w:rPr>
          <w:rFonts w:cs="Arial"/>
        </w:rPr>
        <w:t>(Date, 2004)</w:t>
      </w:r>
      <w:r>
        <w:fldChar w:fldCharType="end"/>
      </w:r>
      <w:r w:rsidRPr="004B2B88">
        <w:t xml:space="preserve">, existem pelo menos quatro formas normais, sendo essencial que todas as relações </w:t>
      </w:r>
      <w:r w:rsidR="0093073A">
        <w:t xml:space="preserve">de um BD </w:t>
      </w:r>
      <w:r w:rsidRPr="004B2B88">
        <w:t>estejam, no mínimo, na Terceira Forma Normal (3NF).</w:t>
      </w:r>
    </w:p>
    <w:p w14:paraId="2DFCEEAD" w14:textId="23762256" w:rsidR="00797965" w:rsidRPr="000B6704" w:rsidRDefault="00204483" w:rsidP="00204483">
      <w:r w:rsidRPr="00204483">
        <w:t xml:space="preserve">O resultado de um processo de normalização é a obtenção de um conjunto de tabelas. Cada tabela possui um atributo exclusivo denominado chave primária (primary key), que identifica univocamente cada registro. Além disso, as tabelas contêm uma série de atributos que se relacionam de forma exclusiva com </w:t>
      </w:r>
      <w:r w:rsidR="00D85D97">
        <w:t xml:space="preserve">toda a </w:t>
      </w:r>
      <w:r w:rsidRPr="00204483">
        <w:t>chave primária.</w:t>
      </w:r>
    </w:p>
    <w:p w14:paraId="4107DB84" w14:textId="77777777" w:rsidR="007074A9" w:rsidRDefault="007074A9" w:rsidP="007074A9">
      <w:pPr>
        <w:pStyle w:val="Ttulo3"/>
      </w:pPr>
      <w:r>
        <w:t>Banco de dados geográficos</w:t>
      </w:r>
    </w:p>
    <w:p w14:paraId="41A8C4FC" w14:textId="167D1A54" w:rsidR="00A506C9" w:rsidRPr="00A506C9" w:rsidRDefault="005E276F" w:rsidP="00947FD1">
      <w:pPr>
        <w:pStyle w:val="Ttulo4"/>
      </w:pPr>
      <w:r>
        <w:t xml:space="preserve">Operações </w:t>
      </w:r>
      <w:r w:rsidR="00101140">
        <w:t>geográficas</w:t>
      </w:r>
      <w:r w:rsidR="00424F1D">
        <w:t xml:space="preserve"> </w:t>
      </w:r>
    </w:p>
    <w:p w14:paraId="48C2E763" w14:textId="2E16B75C" w:rsidR="002170E3" w:rsidRDefault="002170E3" w:rsidP="0072516F">
      <w:pPr>
        <w:pStyle w:val="Ttulo3"/>
      </w:pPr>
      <w:r>
        <w:t>Chaves primárias de classes georreferenciadas</w:t>
      </w:r>
    </w:p>
    <w:p w14:paraId="74E6779D" w14:textId="5C6B0413" w:rsidR="00DD2646" w:rsidRDefault="00DD2646" w:rsidP="00DD2646">
      <w:r>
        <w:t xml:space="preserve">... Isso não significa que </w:t>
      </w:r>
      <w:r w:rsidR="00BF4EA2">
        <w:t xml:space="preserve">o registro só possa ser acessado pela chave primária. Pode-se </w:t>
      </w:r>
      <w:r w:rsidR="00FC0716">
        <w:t xml:space="preserve">buscar um registro específico de diversas formas e usando qualquer campo </w:t>
      </w:r>
      <w:r w:rsidR="005B7306">
        <w:t xml:space="preserve">dele. A instituição de uma chave primária para garantir a unicidade do registro dentro da </w:t>
      </w:r>
      <w:r w:rsidR="00F46FBC">
        <w:t>tabela</w:t>
      </w:r>
      <w:r w:rsidR="005B7306">
        <w:t xml:space="preserve">. </w:t>
      </w:r>
      <w:r w:rsidR="00FC0716">
        <w:t xml:space="preserve"> </w:t>
      </w:r>
    </w:p>
    <w:p w14:paraId="292B8B9B" w14:textId="2806787A" w:rsidR="00F46FBC" w:rsidRDefault="00F46FBC" w:rsidP="00DD2646">
      <w:r>
        <w:t xml:space="preserve">... ainda que se trate de um ponto </w:t>
      </w:r>
      <w:r w:rsidR="00927FDD">
        <w:t xml:space="preserve">conforme definição ..., </w:t>
      </w:r>
      <w:r w:rsidR="00A649E1">
        <w:t>se se considerar uma tolerância de alguns centímetros</w:t>
      </w:r>
      <w:r w:rsidR="00822D7A">
        <w:t xml:space="preserve">, o que teremos na verdade é um polígono contendo </w:t>
      </w:r>
      <w:r w:rsidR="00670A90">
        <w:t xml:space="preserve">n * precisão / blablabla pontos que se refirirão </w:t>
      </w:r>
      <w:r w:rsidR="005C1F25">
        <w:t>a um</w:t>
      </w:r>
      <w:r w:rsidR="00097AF0">
        <w:t xml:space="preserve"> </w:t>
      </w:r>
      <w:r w:rsidR="005C1F25">
        <w:t>registro da tabela.</w:t>
      </w:r>
    </w:p>
    <w:p w14:paraId="5DA0140D" w14:textId="13DA6AE8" w:rsidR="000752AD" w:rsidRPr="00693DE7" w:rsidRDefault="000752AD" w:rsidP="000752AD">
      <w:pPr>
        <w:pStyle w:val="Ttulo2"/>
      </w:pPr>
      <w:bookmarkStart w:id="125" w:name="_Toc196482566"/>
      <w:r w:rsidRPr="00693DE7">
        <w:lastRenderedPageBreak/>
        <w:t>Cadastro Imobiliário e Georreferenciamento.</w:t>
      </w:r>
      <w:bookmarkEnd w:id="125"/>
      <w:r w:rsidRPr="00693DE7">
        <w:t xml:space="preserve"> </w:t>
      </w:r>
    </w:p>
    <w:p w14:paraId="612E19A0" w14:textId="77777777" w:rsidR="000752AD" w:rsidRDefault="000752AD" w:rsidP="000752AD">
      <w:r>
        <w:t>Duas</w:t>
      </w:r>
      <w:r w:rsidRPr="00693DE7">
        <w:t xml:space="preserve"> operações </w:t>
      </w:r>
      <w:r>
        <w:t xml:space="preserve">serão muito </w:t>
      </w:r>
      <w:r w:rsidRPr="00693DE7">
        <w:t>importantes nesse trabalho</w:t>
      </w:r>
      <w:r>
        <w:t>:</w:t>
      </w:r>
      <w:r w:rsidRPr="00693DE7">
        <w:t xml:space="preserve"> </w:t>
      </w:r>
      <w:r>
        <w:t>georreferenciamento e</w:t>
      </w:r>
      <w:r w:rsidRPr="00693DE7">
        <w:t xml:space="preserve"> registro das imagens geradas a partir dos dados textuais do CIATA.</w:t>
      </w:r>
    </w:p>
    <w:p w14:paraId="0BEB8BAC" w14:textId="38F515F8" w:rsidR="00D257E5" w:rsidRPr="00693DE7" w:rsidRDefault="00D257E5" w:rsidP="000752AD">
      <w:r>
        <w:t>Bancos de dados geográficos</w:t>
      </w:r>
    </w:p>
    <w:p w14:paraId="409A0656" w14:textId="77777777" w:rsidR="000752AD" w:rsidRPr="005812DD" w:rsidRDefault="000752AD" w:rsidP="000752AD">
      <w:r>
        <w:t xml:space="preserve">Georreferenciamento </w:t>
      </w:r>
      <w:r w:rsidRPr="005812DD">
        <w:t>de imagem 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p>
    <w:p w14:paraId="6FF1EAB4" w14:textId="77777777" w:rsidR="000752AD" w:rsidRPr="00693DE7" w:rsidRDefault="000752AD" w:rsidP="000752AD">
      <w:r>
        <w:t xml:space="preserve">Já o registro </w:t>
      </w:r>
      <w:r w:rsidRPr="00563A28">
        <w:t>de imagens é o processo de alinhar duas ou mais imagens da mesma cena, capturadas em momentos diferentes, por sensores diferentes ou sob condições distintas (como ângulos ou resoluções variadas).</w:t>
      </w:r>
      <w:r w:rsidRPr="00563A28">
        <w:br/>
        <w:t>O objetivo é sobrepor as imagens de forma que os pixels correspondentes representem o mesmo local na realidade.</w:t>
      </w:r>
      <w:r>
        <w:t xml:space="preserve"> O resultado do registro nem sempre está associado a um sistema de coordenadas geográfica.</w:t>
      </w:r>
    </w:p>
    <w:p w14:paraId="2EC5F6F3" w14:textId="77777777" w:rsidR="000752AD" w:rsidRPr="00693DE7" w:rsidRDefault="000752AD" w:rsidP="000752AD">
      <w:commentRangeStart w:id="126"/>
      <w:r w:rsidRPr="00693DE7">
        <w:t xml:space="preserve">No presente projeto se busca a automatização do </w:t>
      </w:r>
      <w:r>
        <w:t>georreferenciamento</w:t>
      </w:r>
      <w:r w:rsidRPr="00693DE7">
        <w:t xml:space="preserve"> usando as coordenadas oferecidas pelo CNEFE. </w:t>
      </w:r>
      <w:r>
        <w:t>No entanto, é provável que algumas quadras do cadastro urbano não possam ser associadas automaticamente. Nesses casos será necessário registrar a imagem manualmente</w:t>
      </w:r>
      <w:commentRangeEnd w:id="126"/>
      <w:r w:rsidR="00B61624">
        <w:rPr>
          <w:rStyle w:val="Refdecomentrio"/>
        </w:rPr>
        <w:commentReference w:id="126"/>
      </w:r>
    </w:p>
    <w:p w14:paraId="7B9F8FFB" w14:textId="77777777" w:rsidR="000752AD" w:rsidRPr="00693DE7" w:rsidRDefault="000752AD" w:rsidP="000752AD">
      <w:r w:rsidRPr="00693DE7">
        <w:br w:type="page"/>
      </w:r>
    </w:p>
    <w:p w14:paraId="336389DE" w14:textId="77777777" w:rsidR="000752AD" w:rsidRDefault="000752AD" w:rsidP="000752AD">
      <w:pPr>
        <w:pStyle w:val="Ttulo1"/>
      </w:pPr>
      <w:bookmarkStart w:id="127" w:name="_Toc196482567"/>
      <w:r w:rsidRPr="00693DE7">
        <w:lastRenderedPageBreak/>
        <w:t>Metodologia da pesquisa</w:t>
      </w:r>
      <w:bookmarkEnd w:id="127"/>
    </w:p>
    <w:p w14:paraId="0CACE2E4" w14:textId="134C1F26" w:rsidR="000752AD" w:rsidRPr="00F74C1C" w:rsidRDefault="000752AD" w:rsidP="000752AD">
      <w:r w:rsidRPr="00F74C1C">
        <w:t>Segundo Gil (2008)</w:t>
      </w:r>
      <w:r w:rsidRPr="00C03989">
        <w:rPr>
          <w:vanish/>
        </w:rPr>
        <w:fldChar w:fldCharType="begin"/>
      </w:r>
      <w:r w:rsidR="003D53B6">
        <w:rPr>
          <w:vanish/>
        </w:rPr>
        <w:instrText xml:space="preserve"> ADDIN ZOTERO_ITEM CSL_CITATION {"citationID":"d5yI3cuS","properties":{"formattedCitation":"(M\\uc0\\u233{}todos e t\\uc0\\u233{}cnicas de pesquisa social, 2019)","plainCitation":"(Métodos e técnicas de pesquisa social, 2019)","dontUpdate":true,"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Pr="00C03989">
        <w:rPr>
          <w:vanish/>
        </w:rPr>
        <w:fldChar w:fldCharType="separate"/>
      </w:r>
      <w:r w:rsidRPr="00C03989">
        <w:rPr>
          <w:rFonts w:cs="Arial"/>
          <w:vanish/>
        </w:rPr>
        <w:t>(Métodos e técnicas de pesquisa social, 2019)</w:t>
      </w:r>
      <w:r w:rsidRPr="00C03989">
        <w:rPr>
          <w:vanish/>
        </w:rPr>
        <w:fldChar w:fldCharType="end"/>
      </w:r>
      <w:r w:rsidRPr="00F74C1C">
        <w:t xml:space="preserve"> e Prodanov e Freitas (2013)</w:t>
      </w:r>
      <w:r w:rsidRPr="00C03989">
        <w:rPr>
          <w:vanish/>
        </w:rPr>
        <w:fldChar w:fldCharType="begin"/>
      </w:r>
      <w:r w:rsidR="003D53B6">
        <w:rPr>
          <w:vanish/>
        </w:rPr>
        <w:instrText xml:space="preserve"> ADDIN ZOTERO_ITEM CSL_CITATION {"citationID":"sky7yJbC","properties":{"formattedCitation":"(Prodanov, 2012)","plainCitation":"(Prodanov, 2012)","dontUpdate":true,"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Pr="00C03989">
        <w:rPr>
          <w:vanish/>
        </w:rPr>
        <w:fldChar w:fldCharType="separate"/>
      </w:r>
      <w:r w:rsidRPr="00C03989">
        <w:rPr>
          <w:rFonts w:cs="Arial"/>
          <w:vanish/>
        </w:rPr>
        <w:t>(Prodanov, 2012)</w:t>
      </w:r>
      <w:r w:rsidRPr="00C03989">
        <w:rPr>
          <w:vanish/>
        </w:rPr>
        <w:fldChar w:fldCharType="end"/>
      </w:r>
      <w:r w:rsidRPr="00F74C1C">
        <w:t>, o projeto é aplicado, exploratório e descritivo, com pesquisa bibliográfica, documental e em campo, mesclando características qualitativas e quantitativas para atingir os objetivos.</w:t>
      </w:r>
    </w:p>
    <w:p w14:paraId="5F89051D" w14:textId="77777777" w:rsidR="000752AD" w:rsidRPr="00F74C1C" w:rsidRDefault="000752AD" w:rsidP="000752AD">
      <w:r w:rsidRPr="00F74C1C">
        <w:t>Com o objetivo de embasar teoricamente o estudo, foram consultadas bases de dados acadêmicas na Biblioteca Universitária da UFSC, bem como em plataformas como SciELO, Google Scholar e CAPES, utilizando palavras-chave relacionadas ao Cadastro Territorial Multifinalitário, georreferenciamento e bancos de dados geográficos. Além disso, foram empregados recursos de inteligência artificial, com destaque para o serviço Research Rabbit. A análise dos textos permitiu identificar conceitos, teorias e abordagens que fundamentam a discussão proposta.</w:t>
      </w:r>
    </w:p>
    <w:p w14:paraId="269623E5" w14:textId="77777777" w:rsidR="000752AD" w:rsidRPr="00F74C1C" w:rsidRDefault="000752AD" w:rsidP="000752AD">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68EBD36B" w14:textId="77777777" w:rsidR="000752AD" w:rsidRPr="00F74C1C" w:rsidRDefault="000752AD" w:rsidP="000752AD">
      <w:r w:rsidRPr="00F74C1C">
        <w:t xml:space="preserve">Por fim, foram feitas visitas à treze prefeituras para estudar, </w:t>
      </w:r>
      <w:r w:rsidRPr="00F74C1C">
        <w:rPr>
          <w:i/>
          <w:iCs/>
        </w:rPr>
        <w:t>in loco</w:t>
      </w:r>
      <w:r w:rsidRPr="00F74C1C">
        <w:t xml:space="preserve">, o funcionamento dos sistemas de cadastro em operação. </w:t>
      </w:r>
    </w:p>
    <w:p w14:paraId="3A1A97CC" w14:textId="77777777" w:rsidR="000752AD" w:rsidRPr="00F74C1C" w:rsidRDefault="000752AD" w:rsidP="000752AD">
      <w:pPr>
        <w:pStyle w:val="Ttulo2"/>
      </w:pPr>
      <w:bookmarkStart w:id="128" w:name="_Toc196482568"/>
      <w:r w:rsidRPr="00F74C1C">
        <w:t>Ferramentas</w:t>
      </w:r>
      <w:bookmarkEnd w:id="128"/>
    </w:p>
    <w:p w14:paraId="293E447A" w14:textId="77777777" w:rsidR="000752AD" w:rsidRPr="00F74C1C" w:rsidRDefault="000752AD" w:rsidP="000752AD">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54D5CE37" w14:textId="77777777" w:rsidR="000752AD" w:rsidRPr="00F74C1C" w:rsidRDefault="000752AD" w:rsidP="000752AD">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29550247" w14:textId="77777777" w:rsidR="000752AD" w:rsidRPr="00F74C1C" w:rsidRDefault="000752AD" w:rsidP="000752AD">
      <w:pPr>
        <w:pStyle w:val="Ttulo3"/>
      </w:pPr>
      <w:bookmarkStart w:id="129" w:name="_Toc196482569"/>
      <w:r w:rsidRPr="00F74C1C">
        <w:t>Arquitetura do sistema.</w:t>
      </w:r>
      <w:bookmarkEnd w:id="129"/>
    </w:p>
    <w:p w14:paraId="3D451FA8" w14:textId="77777777" w:rsidR="000752AD" w:rsidRPr="00F74C1C" w:rsidRDefault="000752AD" w:rsidP="000752AD">
      <w:r w:rsidRPr="00F74C1C">
        <w:t>As funções básicas necessárias ao projeto são armazenamento, linguagem de programação, ferramenta de visualização geográfica e um sistema SIG para validação dos resultados.</w:t>
      </w:r>
    </w:p>
    <w:p w14:paraId="1FDC3CE9" w14:textId="77777777" w:rsidR="000752AD" w:rsidRPr="00F74C1C" w:rsidRDefault="000752AD" w:rsidP="000752AD">
      <w:pPr>
        <w:pStyle w:val="Ttulo4"/>
      </w:pPr>
      <w:bookmarkStart w:id="130" w:name="_Toc196482570"/>
      <w:r w:rsidRPr="00F74C1C">
        <w:lastRenderedPageBreak/>
        <w:t>Banco de dados</w:t>
      </w:r>
      <w:bookmarkEnd w:id="130"/>
    </w:p>
    <w:p w14:paraId="5F19780E" w14:textId="77777777" w:rsidR="000752AD" w:rsidRPr="00F74C1C" w:rsidRDefault="000752AD" w:rsidP="000752AD">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 e é oferecido como serviço em muitas hospedagens.</w:t>
      </w:r>
    </w:p>
    <w:p w14:paraId="6F1FA0E0" w14:textId="77777777" w:rsidR="000752AD" w:rsidRPr="00F74C1C" w:rsidRDefault="000752AD" w:rsidP="000752AD">
      <w:pPr>
        <w:pStyle w:val="Ttulo4"/>
      </w:pPr>
      <w:bookmarkStart w:id="131" w:name="_Toc196482571"/>
      <w:r w:rsidRPr="00F74C1C">
        <w:t>Linguagem de programação</w:t>
      </w:r>
      <w:bookmarkEnd w:id="131"/>
    </w:p>
    <w:p w14:paraId="2B6BB1E1" w14:textId="77777777" w:rsidR="000752AD" w:rsidRPr="00F74C1C" w:rsidRDefault="000752AD" w:rsidP="000752AD">
      <w:r w:rsidRPr="00F74C1C">
        <w:t xml:space="preserve">A escolha pelo </w:t>
      </w:r>
      <w:r w:rsidRPr="00F74C1C">
        <w:rPr>
          <w:i/>
          <w:iCs/>
        </w:rPr>
        <w:t xml:space="preserve">JavaScript </w:t>
      </w:r>
      <w:r w:rsidRPr="00F74C1C">
        <w:t xml:space="preserve">foi motivada pela sua versatilidade e disponibilidade, tendo suporte nativo em vários sites de hospedagem. </w:t>
      </w:r>
    </w:p>
    <w:p w14:paraId="5D93CBFE" w14:textId="77777777" w:rsidR="000752AD" w:rsidRPr="00F74C1C" w:rsidRDefault="000752AD" w:rsidP="000752AD">
      <w:r w:rsidRPr="00F74C1C">
        <w:t>Além disso, ela pode ser executada em todos os navegadores modernos, possui sintaxe simples, boa documentação e a ampla oferta de bibliotecas abertas facilita a prototipagem.</w:t>
      </w:r>
    </w:p>
    <w:p w14:paraId="0A05C584" w14:textId="77777777" w:rsidR="000752AD" w:rsidRPr="00F74C1C" w:rsidRDefault="000752AD" w:rsidP="000752AD">
      <w:pPr>
        <w:pStyle w:val="Ttulo4"/>
      </w:pPr>
      <w:bookmarkStart w:id="132" w:name="_Toc196482572"/>
      <w:r w:rsidRPr="00F74C1C">
        <w:t>Biblioteca de visualização geográfica</w:t>
      </w:r>
      <w:bookmarkEnd w:id="132"/>
    </w:p>
    <w:p w14:paraId="1A76FE32" w14:textId="77777777" w:rsidR="000752AD" w:rsidRPr="00F74C1C" w:rsidRDefault="000752AD" w:rsidP="000752AD">
      <w:r w:rsidRPr="00F74C1C">
        <w:t xml:space="preserve">O </w:t>
      </w:r>
      <w:r w:rsidRPr="00F74C1C">
        <w:rPr>
          <w:i/>
          <w:iCs/>
        </w:rPr>
        <w:t>Leaflet</w:t>
      </w:r>
      <w:r w:rsidRPr="00F74C1C">
        <w:t xml:space="preserve"> é uma biblioteca </w:t>
      </w:r>
      <w:r w:rsidRPr="00F74C1C">
        <w:rPr>
          <w:i/>
          <w:iCs/>
        </w:rPr>
        <w:t>JavaScript open-source</w:t>
      </w:r>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62028234" w14:textId="77777777" w:rsidR="000752AD" w:rsidRPr="00F74C1C" w:rsidRDefault="000752AD" w:rsidP="000752AD">
      <w:r w:rsidRPr="00F74C1C">
        <w:t>Foi escolhida, também, por suportar vários formatos, como GeoJSON, KML, GPXe WMS.</w:t>
      </w:r>
    </w:p>
    <w:p w14:paraId="1549EE05" w14:textId="77777777" w:rsidR="000752AD" w:rsidRPr="00F74C1C" w:rsidRDefault="000752AD" w:rsidP="000752AD">
      <w:pPr>
        <w:pStyle w:val="Ttulo4"/>
      </w:pPr>
      <w:bookmarkStart w:id="133" w:name="_Toc196482573"/>
      <w:r w:rsidRPr="00F74C1C">
        <w:t>Sistema de Informação Geográfica – SIG</w:t>
      </w:r>
      <w:bookmarkEnd w:id="133"/>
    </w:p>
    <w:p w14:paraId="503CE339" w14:textId="77777777" w:rsidR="000752AD" w:rsidRPr="00F74C1C" w:rsidRDefault="000752AD" w:rsidP="000752AD">
      <w:r w:rsidRPr="00F74C1C">
        <w:t>O uso de uma ferramenta SIG será essencial para a visualização e validação dos resultados apresentados pelo aplicativo de conversão. A opção pelo QGIS decorre da sua gratuidade, versatilidade e facilidade de uso.</w:t>
      </w:r>
    </w:p>
    <w:p w14:paraId="4AE5DE65" w14:textId="77777777" w:rsidR="000752AD" w:rsidRPr="00F74C1C" w:rsidRDefault="000752AD" w:rsidP="000752AD">
      <w:pPr>
        <w:pStyle w:val="Ttulo2"/>
      </w:pPr>
      <w:bookmarkStart w:id="134" w:name="_Toc196482574"/>
      <w:r w:rsidRPr="00F74C1C">
        <w:t>Etapas</w:t>
      </w:r>
      <w:bookmarkEnd w:id="134"/>
      <w:r w:rsidRPr="00F74C1C">
        <w:t xml:space="preserve"> </w:t>
      </w:r>
    </w:p>
    <w:p w14:paraId="6F91969D" w14:textId="77777777" w:rsidR="000752AD" w:rsidRPr="00F74C1C" w:rsidRDefault="000752AD" w:rsidP="000752AD">
      <w:pPr>
        <w:rPr>
          <w:lang w:eastAsia="pt-BR"/>
        </w:rPr>
      </w:pPr>
      <w:r w:rsidRPr="00F74C1C">
        <w:rPr>
          <w:lang w:eastAsia="pt-BR"/>
        </w:rPr>
        <w:t>Para que o georreferenciamento simplificado proposto neste projeto chegue a bom termo é necessário que o cadastro descritivo tenha algumas características:</w:t>
      </w:r>
    </w:p>
    <w:p w14:paraId="3F4C01A4" w14:textId="77777777" w:rsidR="000752AD" w:rsidRPr="00F74C1C" w:rsidRDefault="000752AD" w:rsidP="000752AD">
      <w:pPr>
        <w:rPr>
          <w:lang w:eastAsia="pt-BR"/>
        </w:rPr>
      </w:pPr>
      <w:r w:rsidRPr="00F74C1C">
        <w:rPr>
          <w:lang w:eastAsia="pt-BR"/>
        </w:rPr>
        <w:t>- Exista um atributo que permita identificar a quadra em que o endereço está alocado;</w:t>
      </w:r>
    </w:p>
    <w:p w14:paraId="61E7CD1D" w14:textId="77777777" w:rsidR="000752AD" w:rsidRPr="00F74C1C" w:rsidRDefault="000752AD" w:rsidP="000752AD">
      <w:pPr>
        <w:rPr>
          <w:lang w:eastAsia="pt-BR"/>
        </w:rPr>
      </w:pPr>
      <w:r w:rsidRPr="00F74C1C">
        <w:rPr>
          <w:lang w:eastAsia="pt-BR"/>
        </w:rPr>
        <w:t>- Exista um atributo contendo a dimensão da testada do lote (largura do lote voltada para a rua).</w:t>
      </w:r>
    </w:p>
    <w:p w14:paraId="14B4B7E4" w14:textId="77777777" w:rsidR="000752AD" w:rsidRPr="00F74C1C" w:rsidRDefault="000752AD" w:rsidP="000752AD">
      <w:pPr>
        <w:rPr>
          <w:lang w:eastAsia="pt-BR"/>
        </w:rPr>
      </w:pPr>
      <w:r w:rsidRPr="00F74C1C">
        <w:rPr>
          <w:lang w:eastAsia="pt-BR"/>
        </w:rPr>
        <w:t>- A profundidade do lote é opcional, mas melhora consideravelmente a precisão do polígono gerado.</w:t>
      </w:r>
    </w:p>
    <w:p w14:paraId="73FF5DF2" w14:textId="77777777" w:rsidR="000752AD" w:rsidRPr="00F74C1C" w:rsidRDefault="000752AD" w:rsidP="000752AD">
      <w:pPr>
        <w:rPr>
          <w:lang w:eastAsia="pt-BR"/>
        </w:rPr>
      </w:pPr>
      <w:r w:rsidRPr="00F74C1C">
        <w:rPr>
          <w:lang w:eastAsia="pt-BR"/>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 (Amorim, 2018), revela-se extremamente conveniente para a conversão de alguns cadastros textuais incompletos em cadastros georreferenciados.</w:t>
      </w:r>
    </w:p>
    <w:p w14:paraId="26C40EFE" w14:textId="77777777" w:rsidR="000752AD" w:rsidRPr="00F74C1C" w:rsidRDefault="000752AD" w:rsidP="000752AD">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4A7FE656" w14:textId="77777777" w:rsidR="000752AD" w:rsidRPr="00693DE7" w:rsidRDefault="000752AD" w:rsidP="000752AD">
      <w:pPr>
        <w:pStyle w:val="Ttulo3"/>
      </w:pPr>
      <w:bookmarkStart w:id="135" w:name="_Ref192830623"/>
      <w:bookmarkStart w:id="136" w:name="_Toc196482575"/>
      <w:r w:rsidRPr="00693DE7">
        <w:t>Obter dados dos lotes de municípios parceiros</w:t>
      </w:r>
      <w:bookmarkEnd w:id="135"/>
      <w:bookmarkEnd w:id="136"/>
    </w:p>
    <w:p w14:paraId="27B456B2" w14:textId="77777777" w:rsidR="000752AD" w:rsidRPr="00F74C1C" w:rsidRDefault="000752AD" w:rsidP="000752AD">
      <w:r w:rsidRPr="00F74C1C">
        <w:t xml:space="preserve">Os dados necessários para a para a geração de imagens de quadras devem ser tão reais quanto possível. Assim, será preciso obter a identificação do lote e da quadra, logradouro, número, largura do lote (testada) e outras dimensões disponíveis diretamente das prefeituras. A lista completa dos atributos necessários para a geração de imagens de quadras está na </w:t>
      </w:r>
      <w:commentRangeStart w:id="137"/>
      <w:r w:rsidRPr="00F74C1C">
        <w:fldChar w:fldCharType="begin"/>
      </w:r>
      <w:r w:rsidRPr="00F74C1C">
        <w:instrText xml:space="preserve"> REF _Ref191994451 \h </w:instrText>
      </w:r>
      <w:r w:rsidRPr="00F74C1C">
        <w:fldChar w:fldCharType="separate"/>
      </w:r>
      <w:r w:rsidRPr="00693DE7">
        <w:t xml:space="preserve">Tabela </w:t>
      </w:r>
      <w:r>
        <w:rPr>
          <w:noProof/>
        </w:rPr>
        <w:t>7</w:t>
      </w:r>
      <w:r w:rsidRPr="00F74C1C">
        <w:fldChar w:fldCharType="end"/>
      </w:r>
      <w:r w:rsidRPr="00F74C1C">
        <w:t>.</w:t>
      </w:r>
      <w:commentRangeEnd w:id="137"/>
      <w:r w:rsidR="008B0D55">
        <w:rPr>
          <w:rStyle w:val="Refdecomentrio"/>
        </w:rPr>
        <w:commentReference w:id="137"/>
      </w:r>
    </w:p>
    <w:p w14:paraId="4C6EC241" w14:textId="77777777" w:rsidR="000752AD" w:rsidRPr="00693DE7" w:rsidRDefault="000752AD" w:rsidP="000752AD">
      <w:r w:rsidRPr="00693DE7">
        <w:t xml:space="preserve">Atualmente, os aplicativos de cadastro costumam utilizar uma estrutura de dados composta por múltiplas classes ou tabelas. Para este estudo, entretanto, a estrutura ideal para importação consiste em uma única tabela que contenha exclusivamente os dados necessários para a criação dos objetos geométricos, conforme o esquema apresentado na </w:t>
      </w:r>
      <w:r w:rsidRPr="00693DE7">
        <w:fldChar w:fldCharType="begin"/>
      </w:r>
      <w:r w:rsidRPr="00693DE7">
        <w:instrText xml:space="preserve"> REF _Ref191994451 \h </w:instrText>
      </w:r>
      <w:r w:rsidRPr="00693DE7">
        <w:fldChar w:fldCharType="separate"/>
      </w:r>
      <w:r w:rsidRPr="00693DE7">
        <w:t xml:space="preserve">Tabela </w:t>
      </w:r>
      <w:r>
        <w:rPr>
          <w:noProof/>
        </w:rPr>
        <w:t>7</w:t>
      </w:r>
      <w:r w:rsidRPr="00693DE7">
        <w:fldChar w:fldCharType="end"/>
      </w:r>
      <w:r w:rsidRPr="00693DE7">
        <w:t>.</w:t>
      </w:r>
    </w:p>
    <w:p w14:paraId="501F1E6A" w14:textId="77777777" w:rsidR="000752AD" w:rsidRPr="00693DE7" w:rsidRDefault="000752AD" w:rsidP="000752AD">
      <w:r w:rsidRPr="00693DE7">
        <w:t xml:space="preserve">Considerando o que foi discutido no item </w:t>
      </w:r>
      <w:r w:rsidRPr="00693DE7">
        <w:fldChar w:fldCharType="begin"/>
      </w:r>
      <w:r w:rsidRPr="00693DE7">
        <w:instrText xml:space="preserve"> REF _Ref191278478 \r \h </w:instrText>
      </w:r>
      <w:r w:rsidRPr="00693DE7">
        <w:fldChar w:fldCharType="separate"/>
      </w:r>
      <w:r>
        <w:t>3.1.8</w:t>
      </w:r>
      <w:r w:rsidRPr="00693DE7">
        <w:fldChar w:fldCharType="end"/>
      </w:r>
      <w:r w:rsidRPr="00693DE7">
        <w:t xml:space="preserve"> </w:t>
      </w:r>
      <w:r w:rsidRPr="00693DE7">
        <w:fldChar w:fldCharType="begin"/>
      </w:r>
      <w:r w:rsidRPr="00693DE7">
        <w:instrText xml:space="preserve"> REF _Ref191278485 \h </w:instrText>
      </w:r>
      <w:r w:rsidRPr="00693DE7">
        <w:fldChar w:fldCharType="separate"/>
      </w:r>
      <w:r w:rsidRPr="00693DE7">
        <w:rPr>
          <w:lang w:eastAsia="pt-BR"/>
        </w:rPr>
        <w:t>CIATA e a Lei Geral de Proteção de Dados (LGPD)</w:t>
      </w:r>
      <w:r w:rsidRPr="00693DE7">
        <w:fldChar w:fldCharType="end"/>
      </w:r>
      <w:r w:rsidRPr="00693DE7">
        <w:t>, a prefeitura pode obter os dados do sistema de cadastro em um formato de arquivo não-proprietário, como XML, JSON ou CSV</w:t>
      </w:r>
      <w:r w:rsidRPr="00693DE7">
        <w:rPr>
          <w:rStyle w:val="Refdenotaderodap"/>
        </w:rPr>
        <w:footnoteReference w:id="10"/>
      </w:r>
      <w:r w:rsidRPr="00693DE7">
        <w:t>. Para importação em um banco de dados a preferência é por arquivos CSV.</w:t>
      </w:r>
    </w:p>
    <w:p w14:paraId="54DEAA70" w14:textId="77777777" w:rsidR="000752AD" w:rsidRPr="00693DE7" w:rsidRDefault="000752AD" w:rsidP="000752AD">
      <w:pPr>
        <w:pStyle w:val="Ttulo3"/>
      </w:pPr>
      <w:bookmarkStart w:id="138" w:name="_Toc196482576"/>
      <w:r w:rsidRPr="00693DE7">
        <w:t>Definir e povoar um banco de dados relacional com os dados dos imóveis.</w:t>
      </w:r>
      <w:bookmarkEnd w:id="138"/>
    </w:p>
    <w:p w14:paraId="7D3D7409" w14:textId="77777777" w:rsidR="000752AD" w:rsidRPr="00F74C1C" w:rsidRDefault="000752AD" w:rsidP="000752AD">
      <w:r w:rsidRPr="00F74C1C">
        <w:t>Por segurança, durante o desenvolvimento do projeto, todo o processamento dos dados será realizado sobre uma cópia do cadastro, evitando assim qualquer interferência nos registros originais. Para tal, será criada uma base de dados específica, sendo efetuada a importação a partir dos arquivos gerados na</w:t>
      </w:r>
      <w:r>
        <w:t xml:space="preserve"> etapa </w:t>
      </w:r>
      <w:r>
        <w:fldChar w:fldCharType="begin"/>
      </w:r>
      <w:r>
        <w:instrText xml:space="preserve"> REF _Ref192830623 \r \h </w:instrText>
      </w:r>
      <w:r>
        <w:fldChar w:fldCharType="separate"/>
      </w:r>
      <w:r>
        <w:t>4.2.1</w:t>
      </w:r>
      <w:r>
        <w:fldChar w:fldCharType="end"/>
      </w:r>
      <w:r w:rsidRPr="00F74C1C">
        <w:t>.</w:t>
      </w:r>
    </w:p>
    <w:p w14:paraId="399965F2" w14:textId="77777777" w:rsidR="000752AD" w:rsidRPr="00F74C1C" w:rsidRDefault="000752AD" w:rsidP="000752AD">
      <w:r w:rsidRPr="00F74C1C">
        <w:lastRenderedPageBreak/>
        <w:t xml:space="preserve">A primeira classe a ser criada é ‘Lotes’, que armazenará os dados dos lotes ou parcelas recuperados dos arquivos da prefeitura. O código para criação da tabela ‘Lotes’ com os atributos essenciais é mostrado na </w:t>
      </w:r>
      <w:r w:rsidRPr="00F74C1C">
        <w:fldChar w:fldCharType="begin"/>
      </w:r>
      <w:r w:rsidRPr="00F74C1C">
        <w:instrText xml:space="preserve"> REF _Ref192516006 \h </w:instrText>
      </w:r>
      <w:r w:rsidRPr="00F74C1C">
        <w:fldChar w:fldCharType="separate"/>
      </w:r>
      <w:r w:rsidRPr="00693DE7">
        <w:t xml:space="preserve">Figura </w:t>
      </w:r>
      <w:r>
        <w:rPr>
          <w:noProof/>
        </w:rPr>
        <w:t>12</w:t>
      </w:r>
      <w:r w:rsidRPr="00F74C1C">
        <w:fldChar w:fldCharType="end"/>
      </w:r>
      <w:r w:rsidRPr="00F74C1C">
        <w:t xml:space="preserve">. </w:t>
      </w:r>
    </w:p>
    <w:p w14:paraId="4CE8C550" w14:textId="77777777" w:rsidR="000752AD" w:rsidRPr="00693DE7" w:rsidRDefault="000752AD" w:rsidP="000752AD">
      <w:pPr>
        <w:pStyle w:val="Legenda"/>
      </w:pPr>
      <w:bookmarkStart w:id="139" w:name="_Ref192516006"/>
      <w:r w:rsidRPr="00693DE7">
        <w:t xml:space="preserve">Figura </w:t>
      </w:r>
      <w:r>
        <w:fldChar w:fldCharType="begin"/>
      </w:r>
      <w:r>
        <w:instrText xml:space="preserve"> SEQ Figura \* ARABIC </w:instrText>
      </w:r>
      <w:r>
        <w:fldChar w:fldCharType="separate"/>
      </w:r>
      <w:r>
        <w:rPr>
          <w:noProof/>
        </w:rPr>
        <w:t>12</w:t>
      </w:r>
      <w:r>
        <w:rPr>
          <w:noProof/>
        </w:rPr>
        <w:fldChar w:fldCharType="end"/>
      </w:r>
      <w:bookmarkEnd w:id="139"/>
      <w:r w:rsidRPr="00693DE7">
        <w:t>: Código SQL de criação da classe Lotes</w:t>
      </w:r>
    </w:p>
    <w:tbl>
      <w:tblPr>
        <w:tblStyle w:val="Tabelacomgrade"/>
        <w:tblW w:w="0" w:type="auto"/>
        <w:tblLook w:val="04A0" w:firstRow="1" w:lastRow="0" w:firstColumn="1" w:lastColumn="0" w:noHBand="0" w:noVBand="1"/>
      </w:tblPr>
      <w:tblGrid>
        <w:gridCol w:w="9061"/>
      </w:tblGrid>
      <w:tr w:rsidR="000752AD" w:rsidRPr="00693DE7" w14:paraId="44463677" w14:textId="77777777" w:rsidTr="000643CA">
        <w:tc>
          <w:tcPr>
            <w:tcW w:w="9061" w:type="dxa"/>
          </w:tcPr>
          <w:p w14:paraId="18E66415" w14:textId="77777777" w:rsidR="000752AD" w:rsidRPr="008D4478" w:rsidRDefault="000752AD" w:rsidP="000643CA">
            <w:pPr>
              <w:pStyle w:val="Codigo"/>
              <w:rPr>
                <w:lang w:val="en-US"/>
              </w:rPr>
            </w:pPr>
            <w:r w:rsidRPr="008D4478">
              <w:rPr>
                <w:lang w:val="en-US"/>
              </w:rPr>
              <w:t>Create table Lotes (</w:t>
            </w:r>
          </w:p>
          <w:p w14:paraId="599A412F" w14:textId="77777777" w:rsidR="000752AD" w:rsidRPr="008D4478" w:rsidRDefault="000752AD" w:rsidP="000643CA">
            <w:pPr>
              <w:pStyle w:val="Codigo"/>
              <w:rPr>
                <w:lang w:val="en-US"/>
              </w:rPr>
            </w:pPr>
            <w:r w:rsidRPr="008D4478">
              <w:rPr>
                <w:lang w:val="en-US"/>
              </w:rPr>
              <w:tab/>
              <w:t xml:space="preserve">InscricaoCadastral </w:t>
            </w:r>
            <w:r w:rsidRPr="008D4478">
              <w:rPr>
                <w:lang w:val="en-US"/>
              </w:rPr>
              <w:tab/>
              <w:t>VARCHAR(20) PRIMARY KEY,</w:t>
            </w:r>
          </w:p>
          <w:p w14:paraId="0DC393D3" w14:textId="77777777" w:rsidR="000752AD" w:rsidRPr="00693DE7" w:rsidRDefault="000752AD" w:rsidP="000643CA">
            <w:pPr>
              <w:pStyle w:val="Codigo"/>
            </w:pPr>
            <w:r w:rsidRPr="008D4478">
              <w:rPr>
                <w:lang w:val="en-US"/>
              </w:rPr>
              <w:tab/>
            </w:r>
            <w:r w:rsidRPr="00693DE7">
              <w:t xml:space="preserve">nmLogradouro </w:t>
            </w:r>
            <w:r w:rsidRPr="00693DE7">
              <w:tab/>
              <w:t>VARCHAR(100),</w:t>
            </w:r>
          </w:p>
          <w:p w14:paraId="230AC0C6" w14:textId="77777777" w:rsidR="000752AD" w:rsidRPr="00693DE7" w:rsidRDefault="000752AD" w:rsidP="000643CA">
            <w:pPr>
              <w:pStyle w:val="Codigo"/>
            </w:pPr>
            <w:r w:rsidRPr="00693DE7">
              <w:tab/>
              <w:t xml:space="preserve">nrEndereco  </w:t>
            </w:r>
            <w:r w:rsidRPr="00693DE7">
              <w:tab/>
              <w:t>VARCHAR(10),</w:t>
            </w:r>
          </w:p>
          <w:p w14:paraId="6E922B77" w14:textId="77777777" w:rsidR="000752AD" w:rsidRPr="00693DE7" w:rsidRDefault="000752AD" w:rsidP="000643CA">
            <w:pPr>
              <w:pStyle w:val="Codigo"/>
            </w:pPr>
            <w:r w:rsidRPr="00693DE7">
              <w:tab/>
              <w:t xml:space="preserve">complementoEndereco </w:t>
            </w:r>
            <w:r w:rsidRPr="00693DE7">
              <w:tab/>
              <w:t>VARCHAR(100),</w:t>
            </w:r>
          </w:p>
          <w:p w14:paraId="789A75A1" w14:textId="77777777" w:rsidR="000752AD" w:rsidRPr="00693DE7" w:rsidRDefault="000752AD" w:rsidP="000643CA">
            <w:pPr>
              <w:pStyle w:val="Codigo"/>
            </w:pPr>
            <w:r w:rsidRPr="00693DE7">
              <w:tab/>
              <w:t xml:space="preserve">idQuadra  </w:t>
            </w:r>
            <w:r w:rsidRPr="00693DE7">
              <w:tab/>
              <w:t>VARCHAR(10),</w:t>
            </w:r>
          </w:p>
          <w:p w14:paraId="589F9600" w14:textId="77777777" w:rsidR="000752AD" w:rsidRPr="00693DE7" w:rsidRDefault="000752AD" w:rsidP="000643CA">
            <w:pPr>
              <w:pStyle w:val="Codigo"/>
            </w:pPr>
            <w:r w:rsidRPr="00693DE7">
              <w:tab/>
              <w:t xml:space="preserve">dimTestada </w:t>
            </w:r>
            <w:r w:rsidRPr="00693DE7">
              <w:tab/>
              <w:t>FLOAT,</w:t>
            </w:r>
          </w:p>
          <w:p w14:paraId="7D4A6938" w14:textId="77777777" w:rsidR="000752AD" w:rsidRPr="00693DE7" w:rsidRDefault="000752AD" w:rsidP="000643CA">
            <w:pPr>
              <w:pStyle w:val="Codigo"/>
            </w:pPr>
            <w:r w:rsidRPr="00693DE7">
              <w:tab/>
              <w:t xml:space="preserve">dimProfundidade </w:t>
            </w:r>
            <w:r w:rsidRPr="00693DE7">
              <w:tab/>
              <w:t>FLOAT</w:t>
            </w:r>
          </w:p>
          <w:p w14:paraId="2AB386C6" w14:textId="77777777" w:rsidR="000752AD" w:rsidRPr="00693DE7" w:rsidRDefault="000752AD" w:rsidP="000643CA">
            <w:pPr>
              <w:pStyle w:val="Codigo"/>
            </w:pPr>
            <w:r w:rsidRPr="00693DE7">
              <w:t>);</w:t>
            </w:r>
          </w:p>
        </w:tc>
      </w:tr>
    </w:tbl>
    <w:p w14:paraId="54A45995" w14:textId="77777777" w:rsidR="000752AD" w:rsidRPr="00693DE7" w:rsidRDefault="000752AD" w:rsidP="000752AD"/>
    <w:p w14:paraId="400D879D" w14:textId="77777777" w:rsidR="000752AD" w:rsidRPr="00693DE7" w:rsidRDefault="000752AD" w:rsidP="000752AD">
      <w:r w:rsidRPr="00693DE7">
        <w:t>Além da classe ‘Lotes’ será preciso criar uma estrutura para os dados do CNEFE. Esses dados são fornecidos pelo IBGE em seu sítio</w:t>
      </w:r>
      <w:r w:rsidRPr="00693DE7">
        <w:rPr>
          <w:rStyle w:val="Refdenotaderodap"/>
        </w:rPr>
        <w:footnoteReference w:id="11"/>
      </w:r>
      <w:r w:rsidRPr="00693DE7">
        <w:t xml:space="preserve"> nos formatos CSV e GeoJSON, em arquivos agrupados por município.</w:t>
      </w:r>
      <w:r>
        <w:t xml:space="preserve"> A </w:t>
      </w:r>
      <w:r>
        <w:fldChar w:fldCharType="begin"/>
      </w:r>
      <w:r>
        <w:instrText xml:space="preserve"> REF _Ref192535314 \h </w:instrText>
      </w:r>
      <w:r>
        <w:fldChar w:fldCharType="separate"/>
      </w:r>
      <w:r>
        <w:t xml:space="preserve">Figura </w:t>
      </w:r>
      <w:r>
        <w:rPr>
          <w:noProof/>
        </w:rPr>
        <w:t>13</w:t>
      </w:r>
      <w:r>
        <w:fldChar w:fldCharType="end"/>
      </w:r>
      <w:r>
        <w:t xml:space="preserve"> apresenta o código SQL para criação da classe CNEFE.</w:t>
      </w:r>
    </w:p>
    <w:p w14:paraId="62186DBF" w14:textId="77777777" w:rsidR="000752AD" w:rsidRDefault="000752AD" w:rsidP="000752AD">
      <w:pPr>
        <w:pStyle w:val="Legenda"/>
      </w:pPr>
      <w:bookmarkStart w:id="140" w:name="_Ref192535314"/>
      <w:r>
        <w:t xml:space="preserve">Figura </w:t>
      </w:r>
      <w:r>
        <w:fldChar w:fldCharType="begin"/>
      </w:r>
      <w:r>
        <w:instrText xml:space="preserve"> SEQ Figura \* ARABIC </w:instrText>
      </w:r>
      <w:r>
        <w:fldChar w:fldCharType="separate"/>
      </w:r>
      <w:r>
        <w:rPr>
          <w:noProof/>
        </w:rPr>
        <w:t>13</w:t>
      </w:r>
      <w:r>
        <w:rPr>
          <w:noProof/>
        </w:rPr>
        <w:fldChar w:fldCharType="end"/>
      </w:r>
      <w:bookmarkEnd w:id="140"/>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0752AD" w:rsidRPr="00DA0B24" w14:paraId="01E4C342" w14:textId="77777777" w:rsidTr="000643CA">
        <w:tc>
          <w:tcPr>
            <w:tcW w:w="9061" w:type="dxa"/>
          </w:tcPr>
          <w:p w14:paraId="2BB6B4A5" w14:textId="77777777" w:rsidR="00DC119F" w:rsidRPr="00DC119F" w:rsidRDefault="00DC119F" w:rsidP="00DC119F">
            <w:pPr>
              <w:pStyle w:val="Codigo"/>
              <w:rPr>
                <w:lang w:val="es-ES_tradnl"/>
              </w:rPr>
            </w:pPr>
            <w:r w:rsidRPr="00DC119F">
              <w:rPr>
                <w:lang w:val="es-ES_tradnl"/>
              </w:rPr>
              <w:t>-- Cria tabela CNEFE</w:t>
            </w:r>
          </w:p>
          <w:p w14:paraId="1B3CD757" w14:textId="77777777" w:rsidR="00DC119F" w:rsidRPr="00DC119F" w:rsidRDefault="00DC119F" w:rsidP="00DC119F">
            <w:pPr>
              <w:pStyle w:val="Codigo"/>
              <w:rPr>
                <w:lang w:val="es-ES_tradnl"/>
              </w:rPr>
            </w:pPr>
            <w:r w:rsidRPr="00DC119F">
              <w:rPr>
                <w:lang w:val="es-ES_tradnl"/>
              </w:rPr>
              <w:t>CREATE TABLE CNEFE (</w:t>
            </w:r>
          </w:p>
          <w:p w14:paraId="081DDD54" w14:textId="77777777" w:rsidR="00DC119F" w:rsidRPr="00DC119F" w:rsidRDefault="00DC119F" w:rsidP="00DC119F">
            <w:pPr>
              <w:pStyle w:val="Codigo"/>
              <w:rPr>
                <w:lang w:val="es-ES_tradnl"/>
              </w:rPr>
            </w:pPr>
            <w:r w:rsidRPr="00DC119F">
              <w:rPr>
                <w:lang w:val="es-ES_tradnl"/>
              </w:rPr>
              <w:t xml:space="preserve">  COD_UNICO_ENDERECO </w:t>
            </w:r>
            <w:r w:rsidRPr="00DC119F">
              <w:rPr>
                <w:lang w:val="es-ES_tradnl"/>
              </w:rPr>
              <w:tab/>
              <w:t>VARCHAR(10),</w:t>
            </w:r>
          </w:p>
          <w:p w14:paraId="7CC0A63F" w14:textId="77777777" w:rsidR="00DC119F" w:rsidRPr="00DC119F" w:rsidRDefault="00DC119F" w:rsidP="00DC119F">
            <w:pPr>
              <w:pStyle w:val="Codigo"/>
              <w:rPr>
                <w:lang w:val="es-ES_tradnl"/>
              </w:rPr>
            </w:pPr>
            <w:r w:rsidRPr="00DC119F">
              <w:rPr>
                <w:lang w:val="es-ES_tradnl"/>
              </w:rPr>
              <w:t xml:space="preserve">  COD_MUNICIPIO </w:t>
            </w:r>
            <w:r w:rsidRPr="00DC119F">
              <w:rPr>
                <w:lang w:val="es-ES_tradnl"/>
              </w:rPr>
              <w:tab/>
            </w:r>
            <w:r w:rsidRPr="00DC119F">
              <w:rPr>
                <w:lang w:val="es-ES_tradnl"/>
              </w:rPr>
              <w:tab/>
              <w:t>VARCHAR(7),</w:t>
            </w:r>
          </w:p>
          <w:p w14:paraId="05B6AAB6" w14:textId="2EEFFA3F" w:rsidR="00DC119F" w:rsidRPr="00DA0B24" w:rsidRDefault="00DC119F" w:rsidP="00DC119F">
            <w:pPr>
              <w:pStyle w:val="Codigo"/>
              <w:rPr>
                <w:lang w:val="es-ES_tradnl"/>
              </w:rPr>
            </w:pPr>
            <w:r w:rsidRPr="00DC119F">
              <w:rPr>
                <w:lang w:val="es-ES_tradnl"/>
              </w:rPr>
              <w:t xml:space="preserve">  </w:t>
            </w:r>
            <w:r w:rsidRPr="00DA0B24">
              <w:rPr>
                <w:lang w:val="es-ES_tradnl"/>
              </w:rPr>
              <w:t xml:space="preserve">COD_DISTRITO </w:t>
            </w:r>
            <w:r w:rsidRPr="00DA0B24">
              <w:rPr>
                <w:lang w:val="es-ES_tradnl"/>
              </w:rPr>
              <w:tab/>
            </w:r>
            <w:r w:rsidRPr="00DA0B24">
              <w:rPr>
                <w:lang w:val="es-ES_tradnl"/>
              </w:rPr>
              <w:tab/>
              <w:t>VARCHAR(9),</w:t>
            </w:r>
          </w:p>
          <w:p w14:paraId="4BBFCA47" w14:textId="77777777" w:rsidR="00DC119F" w:rsidRDefault="00DC119F" w:rsidP="00DC119F">
            <w:pPr>
              <w:pStyle w:val="Codigo"/>
            </w:pPr>
            <w:r w:rsidRPr="00DA0B24">
              <w:rPr>
                <w:lang w:val="es-ES_tradnl"/>
              </w:rPr>
              <w:t xml:space="preserve">  </w:t>
            </w:r>
            <w:r>
              <w:t xml:space="preserve">COD_SUBDISTRITO </w:t>
            </w:r>
            <w:r>
              <w:tab/>
            </w:r>
            <w:r>
              <w:tab/>
              <w:t>VARCHAR(11),</w:t>
            </w:r>
          </w:p>
          <w:p w14:paraId="17BFEE8C" w14:textId="77777777" w:rsidR="00DC119F" w:rsidRDefault="00DC119F" w:rsidP="00DC119F">
            <w:pPr>
              <w:pStyle w:val="Codigo"/>
            </w:pPr>
            <w:r>
              <w:t xml:space="preserve">  COD_SETOR </w:t>
            </w:r>
            <w:r>
              <w:tab/>
            </w:r>
            <w:r>
              <w:tab/>
            </w:r>
            <w:r>
              <w:tab/>
              <w:t>VARCHAR(16),</w:t>
            </w:r>
          </w:p>
          <w:p w14:paraId="392F21CA" w14:textId="77777777" w:rsidR="00DC119F" w:rsidRDefault="00DC119F" w:rsidP="00DC119F">
            <w:pPr>
              <w:pStyle w:val="Codigo"/>
            </w:pPr>
            <w:r>
              <w:t xml:space="preserve">  NUM_QUADRA </w:t>
            </w:r>
            <w:r>
              <w:tab/>
            </w:r>
            <w:r>
              <w:tab/>
            </w:r>
            <w:r>
              <w:tab/>
              <w:t>VARCHAR(18),</w:t>
            </w:r>
          </w:p>
          <w:p w14:paraId="60300D4F" w14:textId="47600D11" w:rsidR="00DC119F" w:rsidRDefault="00DC119F" w:rsidP="00DC119F">
            <w:pPr>
              <w:pStyle w:val="Codigo"/>
            </w:pPr>
            <w:r>
              <w:t xml:space="preserve">  NUM_FACE </w:t>
            </w:r>
            <w:r>
              <w:tab/>
            </w:r>
            <w:r>
              <w:tab/>
            </w:r>
            <w:r>
              <w:tab/>
              <w:t>VARCHAR(2),</w:t>
            </w:r>
          </w:p>
          <w:p w14:paraId="2E7B821E" w14:textId="77777777" w:rsidR="00DC119F" w:rsidRDefault="00DC119F" w:rsidP="00DC119F">
            <w:pPr>
              <w:pStyle w:val="Codigo"/>
            </w:pPr>
            <w:r>
              <w:t xml:space="preserve">  TIPO_LOGRADOURO </w:t>
            </w:r>
            <w:r>
              <w:tab/>
            </w:r>
            <w:r>
              <w:tab/>
              <w:t>VARCHAR(20),</w:t>
            </w:r>
          </w:p>
          <w:p w14:paraId="533B7A63" w14:textId="77777777" w:rsidR="00DC119F" w:rsidRDefault="00DC119F" w:rsidP="00DC119F">
            <w:pPr>
              <w:pStyle w:val="Codigo"/>
            </w:pPr>
            <w:r>
              <w:t xml:space="preserve">  NOM_LOGRADOURO </w:t>
            </w:r>
            <w:r>
              <w:tab/>
            </w:r>
            <w:r>
              <w:tab/>
              <w:t>VARCHAR(100),</w:t>
            </w:r>
          </w:p>
          <w:p w14:paraId="2BD2F85D" w14:textId="4AE21845" w:rsidR="00DC119F" w:rsidRDefault="00DC119F" w:rsidP="00DC119F">
            <w:pPr>
              <w:pStyle w:val="Codigo"/>
            </w:pPr>
            <w:r>
              <w:t xml:space="preserve">  NUM_ENDERECO </w:t>
            </w:r>
            <w:r>
              <w:tab/>
            </w:r>
            <w:r>
              <w:tab/>
              <w:t>VARCHAR(10),</w:t>
            </w:r>
          </w:p>
          <w:p w14:paraId="578EDDCD" w14:textId="77777777" w:rsidR="00DC119F" w:rsidRPr="00DA0B24" w:rsidRDefault="00DC119F" w:rsidP="00DC119F">
            <w:pPr>
              <w:pStyle w:val="Codigo"/>
              <w:rPr>
                <w:lang w:val="en-US"/>
              </w:rPr>
            </w:pPr>
            <w:r>
              <w:t xml:space="preserve">  </w:t>
            </w:r>
            <w:r w:rsidRPr="00DA0B24">
              <w:rPr>
                <w:lang w:val="en-US"/>
              </w:rPr>
              <w:t xml:space="preserve">NOM_COMPLEMENTO </w:t>
            </w:r>
            <w:r w:rsidRPr="00DA0B24">
              <w:rPr>
                <w:lang w:val="en-US"/>
              </w:rPr>
              <w:tab/>
            </w:r>
            <w:r w:rsidRPr="00DA0B24">
              <w:rPr>
                <w:lang w:val="en-US"/>
              </w:rPr>
              <w:tab/>
              <w:t>VARCHAR(20),</w:t>
            </w:r>
          </w:p>
          <w:p w14:paraId="1EDFEF65" w14:textId="5EC9F9C3" w:rsidR="00DC119F" w:rsidRPr="00DA0B24" w:rsidRDefault="00DC119F" w:rsidP="00DC119F">
            <w:pPr>
              <w:pStyle w:val="Codigo"/>
              <w:rPr>
                <w:lang w:val="en-US"/>
              </w:rPr>
            </w:pPr>
            <w:r w:rsidRPr="00DA0B24">
              <w:rPr>
                <w:lang w:val="en-US"/>
              </w:rPr>
              <w:t xml:space="preserve">  CEP </w:t>
            </w:r>
            <w:r w:rsidRPr="00DA0B24">
              <w:rPr>
                <w:lang w:val="en-US"/>
              </w:rPr>
              <w:tab/>
            </w:r>
            <w:r w:rsidRPr="00DA0B24">
              <w:rPr>
                <w:lang w:val="en-US"/>
              </w:rPr>
              <w:tab/>
            </w:r>
            <w:r w:rsidRPr="00DA0B24">
              <w:rPr>
                <w:lang w:val="en-US"/>
              </w:rPr>
              <w:tab/>
            </w:r>
            <w:r w:rsidRPr="00DA0B24">
              <w:rPr>
                <w:lang w:val="en-US"/>
              </w:rPr>
              <w:tab/>
              <w:t>VARCHAR(9),</w:t>
            </w:r>
          </w:p>
          <w:p w14:paraId="0FEFBB14" w14:textId="057FA0DC" w:rsidR="00DC119F" w:rsidRPr="00DA0B24" w:rsidRDefault="00DC119F" w:rsidP="00DC119F">
            <w:pPr>
              <w:pStyle w:val="Codigo"/>
              <w:rPr>
                <w:lang w:val="en-US"/>
              </w:rPr>
            </w:pPr>
            <w:r w:rsidRPr="00DA0B24">
              <w:rPr>
                <w:lang w:val="en-US"/>
              </w:rPr>
              <w:t xml:space="preserve">  LATITUDE </w:t>
            </w:r>
            <w:r w:rsidRPr="00DA0B24">
              <w:rPr>
                <w:lang w:val="en-US"/>
              </w:rPr>
              <w:tab/>
            </w:r>
            <w:r w:rsidRPr="00DA0B24">
              <w:rPr>
                <w:lang w:val="en-US"/>
              </w:rPr>
              <w:tab/>
            </w:r>
            <w:r w:rsidRPr="00DA0B24">
              <w:rPr>
                <w:lang w:val="en-US"/>
              </w:rPr>
              <w:tab/>
              <w:t>REAL,</w:t>
            </w:r>
          </w:p>
          <w:p w14:paraId="7AE8A961" w14:textId="77777777" w:rsidR="00DC119F" w:rsidRPr="00DA0B24" w:rsidRDefault="00DC119F" w:rsidP="00DC119F">
            <w:pPr>
              <w:pStyle w:val="Codigo"/>
              <w:rPr>
                <w:lang w:val="en-US"/>
              </w:rPr>
            </w:pPr>
            <w:r w:rsidRPr="00DA0B24">
              <w:rPr>
                <w:lang w:val="en-US"/>
              </w:rPr>
              <w:t xml:space="preserve">  LONGITUDE </w:t>
            </w:r>
            <w:r w:rsidRPr="00DA0B24">
              <w:rPr>
                <w:lang w:val="en-US"/>
              </w:rPr>
              <w:tab/>
            </w:r>
            <w:r w:rsidRPr="00DA0B24">
              <w:rPr>
                <w:lang w:val="en-US"/>
              </w:rPr>
              <w:tab/>
            </w:r>
            <w:r w:rsidRPr="00DA0B24">
              <w:rPr>
                <w:lang w:val="en-US"/>
              </w:rPr>
              <w:tab/>
              <w:t>REAL,</w:t>
            </w:r>
          </w:p>
          <w:p w14:paraId="4AB6FA81" w14:textId="77777777" w:rsidR="00DC119F" w:rsidRPr="00DA0B24" w:rsidRDefault="00DC119F" w:rsidP="00DC119F">
            <w:pPr>
              <w:pStyle w:val="Codigo"/>
              <w:rPr>
                <w:lang w:val="en-US"/>
              </w:rPr>
            </w:pPr>
            <w:r w:rsidRPr="00DA0B24">
              <w:rPr>
                <w:lang w:val="en-US"/>
              </w:rPr>
              <w:t xml:space="preserve">  COORD </w:t>
            </w:r>
            <w:r w:rsidRPr="00DA0B24">
              <w:rPr>
                <w:lang w:val="en-US"/>
              </w:rPr>
              <w:tab/>
            </w:r>
            <w:r w:rsidRPr="00DA0B24">
              <w:rPr>
                <w:lang w:val="en-US"/>
              </w:rPr>
              <w:tab/>
            </w:r>
            <w:r w:rsidRPr="00DA0B24">
              <w:rPr>
                <w:lang w:val="en-US"/>
              </w:rPr>
              <w:tab/>
            </w:r>
            <w:r w:rsidRPr="00DA0B24">
              <w:rPr>
                <w:lang w:val="en-US"/>
              </w:rPr>
              <w:tab/>
              <w:t>POINT NOT NULL SRID 4326,</w:t>
            </w:r>
          </w:p>
          <w:p w14:paraId="68B501E6" w14:textId="77777777" w:rsidR="00DC119F" w:rsidRPr="00DC119F" w:rsidRDefault="00DC119F" w:rsidP="00DC119F">
            <w:pPr>
              <w:pStyle w:val="Codigo"/>
              <w:rPr>
                <w:lang w:val="en-US"/>
              </w:rPr>
            </w:pPr>
            <w:r w:rsidRPr="00DA0B24">
              <w:rPr>
                <w:lang w:val="en-US"/>
              </w:rPr>
              <w:t xml:space="preserve">  </w:t>
            </w:r>
            <w:r w:rsidRPr="00DC119F">
              <w:rPr>
                <w:lang w:val="en-US"/>
              </w:rPr>
              <w:t>CONSTRAINT pk_CNEFE PRIMARY KEY (COD_UNICO_ENDERECO)</w:t>
            </w:r>
          </w:p>
          <w:p w14:paraId="0316C8FF" w14:textId="77777777" w:rsidR="00DC119F" w:rsidRDefault="00DC119F" w:rsidP="00DC119F">
            <w:pPr>
              <w:pStyle w:val="Codigo"/>
            </w:pPr>
            <w:r>
              <w:t>);</w:t>
            </w:r>
          </w:p>
          <w:p w14:paraId="1C299C74" w14:textId="77777777" w:rsidR="00DC119F" w:rsidRDefault="00DC119F" w:rsidP="00DC119F">
            <w:pPr>
              <w:pStyle w:val="Codigo"/>
            </w:pPr>
            <w:r>
              <w:t>-- Cria índice espacial para o campo COORD da tabela CNEFE</w:t>
            </w:r>
          </w:p>
          <w:p w14:paraId="2C9F9A07" w14:textId="0363E25E" w:rsidR="000752AD" w:rsidRPr="00DC119F" w:rsidRDefault="00DC119F" w:rsidP="00DC119F">
            <w:pPr>
              <w:pStyle w:val="Codigo"/>
              <w:rPr>
                <w:lang w:val="en-US"/>
              </w:rPr>
            </w:pPr>
            <w:r w:rsidRPr="00DC119F">
              <w:rPr>
                <w:lang w:val="en-US"/>
              </w:rPr>
              <w:t>ALTER TABLE CNEFE ADD SPATIAL INDEX(COORD);</w:t>
            </w:r>
          </w:p>
        </w:tc>
      </w:tr>
    </w:tbl>
    <w:p w14:paraId="40235DBE" w14:textId="77777777" w:rsidR="000752AD" w:rsidRPr="00F74C1C" w:rsidRDefault="000752AD" w:rsidP="000752AD">
      <w:r w:rsidRPr="00F74C1C">
        <w:t>As demais classes serão geradas a partir dessas duas iniciais por meio da execução de consultas SQL, e armazenarão os registros resultantes do processamento.</w:t>
      </w:r>
    </w:p>
    <w:p w14:paraId="27D026A8" w14:textId="77777777" w:rsidR="000752AD" w:rsidRPr="00F74C1C" w:rsidRDefault="000752AD" w:rsidP="000752AD">
      <w:r w:rsidRPr="00F74C1C">
        <w:t xml:space="preserve">Por fim, a maneira de povoar as bases criadas varia conforme o SGBD utilizado e do formato do arquivo de migração. Todos os SGBDs oferecem </w:t>
      </w:r>
      <w:r w:rsidRPr="00F74C1C">
        <w:lastRenderedPageBreak/>
        <w:t>ferramentas para fazer a importação a partir dos formatos mais comuns e, se necessário, pode-se criar scripts para essa tarefa.</w:t>
      </w:r>
    </w:p>
    <w:p w14:paraId="7767C356" w14:textId="77777777" w:rsidR="000752AD" w:rsidRDefault="000752AD" w:rsidP="000752AD">
      <w:pPr>
        <w:pStyle w:val="Ttulo3"/>
      </w:pPr>
      <w:bookmarkStart w:id="141" w:name="_Toc196482577"/>
      <w:r w:rsidRPr="00693DE7">
        <w:t>Selecionar um conjunto ótimo de informações cadastrais.</w:t>
      </w:r>
      <w:bookmarkEnd w:id="141"/>
    </w:p>
    <w:p w14:paraId="62BD9EF2" w14:textId="77777777" w:rsidR="000752AD" w:rsidRPr="00693DE7" w:rsidRDefault="000752AD" w:rsidP="000752AD">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Retangópolis</w:t>
      </w:r>
      <w:r w:rsidRPr="00390F3C">
        <w:t>".</w:t>
      </w:r>
    </w:p>
    <w:p w14:paraId="1F87888D" w14:textId="77777777" w:rsidR="000752AD" w:rsidRDefault="000752AD" w:rsidP="000752AD">
      <w:pPr>
        <w:pStyle w:val="Ttulo3"/>
      </w:pPr>
      <w:bookmarkStart w:id="142" w:name="_Toc196482578"/>
      <w:r w:rsidRPr="00693DE7">
        <w:t>Identificar e corrigir falhas dos dados textuais no banco de dados.</w:t>
      </w:r>
      <w:bookmarkEnd w:id="142"/>
    </w:p>
    <w:p w14:paraId="2D8E4C82" w14:textId="77777777" w:rsidR="000752AD" w:rsidRPr="00F74C1C" w:rsidRDefault="000752AD" w:rsidP="000752AD">
      <w:r w:rsidRPr="00F74C1C">
        <w:t>Nesta etapa, os erros presentes na base de dados são corrigidos para evitar interferências durante os testes do protótipo. Além disso, os dados ausentes são preenchidos e os nomes dos logradouros são devidamente ajustados.</w:t>
      </w:r>
    </w:p>
    <w:p w14:paraId="4719F569" w14:textId="77777777" w:rsidR="000752AD" w:rsidRDefault="000752AD" w:rsidP="000752AD">
      <w:pPr>
        <w:pStyle w:val="Ttulo3"/>
      </w:pPr>
      <w:bookmarkStart w:id="143" w:name="_Toc196482579"/>
      <w:r>
        <w:t>Criar classes para os endereços agrupados.</w:t>
      </w:r>
      <w:bookmarkEnd w:id="143"/>
    </w:p>
    <w:p w14:paraId="49E8A359" w14:textId="77777777" w:rsidR="000752AD" w:rsidRPr="00F74C1C" w:rsidRDefault="000752AD" w:rsidP="000752AD">
      <w:r w:rsidRPr="00F74C1C">
        <w:t xml:space="preserve">As principais alternativas para a integração dos dados das bases do CIATA e CNEFE são utilizar as definições de quadras das unidades imobiliárias ou empregar os logradouros. Assim, torna-se essencial agrupar as UIs por quadras e por logradouros, visando simplificar o processamento. </w:t>
      </w:r>
    </w:p>
    <w:p w14:paraId="7CCF5DE0" w14:textId="77777777" w:rsidR="000752AD" w:rsidRDefault="000752AD" w:rsidP="000752AD">
      <w:pPr>
        <w:pStyle w:val="Ttulo3"/>
      </w:pPr>
      <w:bookmarkStart w:id="144" w:name="_Toc196482580"/>
      <w:r w:rsidRPr="00693DE7">
        <w:t>Desenvolver um protótipo para testes.</w:t>
      </w:r>
      <w:bookmarkEnd w:id="144"/>
    </w:p>
    <w:p w14:paraId="3A5164B1" w14:textId="77777777" w:rsidR="000752AD" w:rsidRPr="001801E4" w:rsidRDefault="000752AD" w:rsidP="000752AD">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r w:rsidRPr="00F74C1C">
        <w:rPr>
          <w:i/>
          <w:iCs/>
        </w:rPr>
        <w:t>Leaflet</w:t>
      </w:r>
      <w:r w:rsidRPr="00F74C1C">
        <w:t xml:space="preserve"> será empregada para a visualização do projeto</w:t>
      </w:r>
      <w:r w:rsidRPr="00DD32F5">
        <w:t>.</w:t>
      </w:r>
    </w:p>
    <w:p w14:paraId="5F90C020" w14:textId="77777777" w:rsidR="000752AD" w:rsidRDefault="000752AD" w:rsidP="000752AD">
      <w:pPr>
        <w:pStyle w:val="Ttulo3"/>
      </w:pPr>
      <w:bookmarkStart w:id="145" w:name="_Toc196482581"/>
      <w:r w:rsidRPr="00693DE7">
        <w:t>Testar protótipo com dados selecionados.</w:t>
      </w:r>
      <w:bookmarkEnd w:id="145"/>
    </w:p>
    <w:p w14:paraId="4F27860F" w14:textId="77777777" w:rsidR="000752AD" w:rsidRPr="00B00EBB" w:rsidRDefault="000752AD" w:rsidP="000752AD">
      <w:r w:rsidRPr="00F74C1C">
        <w:t>Com dados selecionados e prognósticos definidos, começa o ciclo de teste e correção até que o protótipo apresente resultados coerentes</w:t>
      </w:r>
      <w:r w:rsidRPr="00C347B6">
        <w:t>.</w:t>
      </w:r>
    </w:p>
    <w:p w14:paraId="3A4EBFA5" w14:textId="77777777" w:rsidR="000752AD" w:rsidRDefault="000752AD" w:rsidP="000752AD">
      <w:pPr>
        <w:pStyle w:val="Ttulo3"/>
      </w:pPr>
      <w:bookmarkStart w:id="146" w:name="_Toc196482582"/>
      <w:r w:rsidRPr="00693DE7">
        <w:t>Gerar imagem das quadras</w:t>
      </w:r>
      <w:r>
        <w:t>.</w:t>
      </w:r>
      <w:bookmarkEnd w:id="146"/>
      <w:r w:rsidRPr="00693DE7">
        <w:t xml:space="preserve"> </w:t>
      </w:r>
    </w:p>
    <w:p w14:paraId="7A1B00BE" w14:textId="77777777" w:rsidR="000752AD" w:rsidRPr="00DF327C" w:rsidRDefault="000752AD" w:rsidP="000752AD">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78F87720" w14:textId="77777777" w:rsidR="000752AD" w:rsidRDefault="000752AD" w:rsidP="000752AD">
      <w:pPr>
        <w:pStyle w:val="Ttulo3"/>
        <w:keepNext w:val="0"/>
      </w:pPr>
      <w:bookmarkStart w:id="147" w:name="_Toc196482583"/>
      <w:r w:rsidRPr="00693DE7">
        <w:t>Testar o protótipo com</w:t>
      </w:r>
      <w:r>
        <w:t xml:space="preserve"> a totalidade dos dados do cadastro.</w:t>
      </w:r>
      <w:bookmarkEnd w:id="147"/>
      <w:r w:rsidRPr="00693DE7">
        <w:t xml:space="preserve"> </w:t>
      </w:r>
    </w:p>
    <w:p w14:paraId="6EFEFB70" w14:textId="77777777" w:rsidR="000752AD" w:rsidRPr="00F74C1C" w:rsidRDefault="000752AD" w:rsidP="000752AD">
      <w:r w:rsidRPr="00F74C1C">
        <w:t xml:space="preserve">Novo ciclo de testes e ajustes, dessa vez com dados originais do cadastro da prefeitura, sem ajustes ou correções manuais. O objetivo é ajustar um nível de tolerância nas associações entre as bases que permita conexões não exatas sem perdas significativas de precisão </w:t>
      </w:r>
      <w:r w:rsidRPr="00F74C1C">
        <w:fldChar w:fldCharType="begin"/>
      </w:r>
      <w:r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F74C1C">
        <w:fldChar w:fldCharType="separate"/>
      </w:r>
      <w:r w:rsidRPr="00F74C1C">
        <w:rPr>
          <w:rFonts w:cs="Arial"/>
        </w:rPr>
        <w:t>(Macedo, 2023)</w:t>
      </w:r>
      <w:r w:rsidRPr="00F74C1C">
        <w:fldChar w:fldCharType="end"/>
      </w:r>
      <w:r w:rsidRPr="00F74C1C">
        <w:t>.</w:t>
      </w:r>
    </w:p>
    <w:p w14:paraId="4700D86B" w14:textId="77777777" w:rsidR="000752AD" w:rsidRDefault="000752AD" w:rsidP="000752AD">
      <w:pPr>
        <w:pStyle w:val="Ttulo3"/>
        <w:keepNext w:val="0"/>
      </w:pPr>
      <w:bookmarkStart w:id="148" w:name="_Toc196482584"/>
      <w:r w:rsidRPr="00693DE7">
        <w:t>Associar as quadras</w:t>
      </w:r>
      <w:r>
        <w:t xml:space="preserve"> remanescentes</w:t>
      </w:r>
      <w:r w:rsidRPr="00693DE7">
        <w:t xml:space="preserve"> </w:t>
      </w:r>
      <w:r>
        <w:t>manualmente</w:t>
      </w:r>
      <w:r w:rsidRPr="00693DE7">
        <w:t>.</w:t>
      </w:r>
      <w:bookmarkEnd w:id="148"/>
    </w:p>
    <w:p w14:paraId="067B6DE5" w14:textId="77777777" w:rsidR="000752AD" w:rsidRPr="00F74C1C" w:rsidRDefault="000752AD" w:rsidP="000752AD">
      <w:r w:rsidRPr="00F74C1C">
        <w:lastRenderedPageBreak/>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4833A8AE" w14:textId="77777777" w:rsidR="000752AD" w:rsidRDefault="000752AD" w:rsidP="000752AD">
      <w:pPr>
        <w:pStyle w:val="Ttulo3"/>
        <w:keepNext w:val="0"/>
      </w:pPr>
      <w:r w:rsidRPr="00693DE7">
        <w:t xml:space="preserve"> </w:t>
      </w:r>
      <w:bookmarkStart w:id="149" w:name="_Toc196482585"/>
      <w:r w:rsidRPr="00693DE7">
        <w:t>Disponibilizar o aplicativo na Internet para testes.</w:t>
      </w:r>
      <w:bookmarkEnd w:id="149"/>
    </w:p>
    <w:p w14:paraId="00DB07C9" w14:textId="77777777" w:rsidR="000752AD" w:rsidRPr="00F74C1C" w:rsidRDefault="000752AD" w:rsidP="000752AD">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6DC66510" w14:textId="77777777" w:rsidR="000752AD" w:rsidRPr="00693DE7" w:rsidRDefault="000752AD" w:rsidP="000752AD">
      <w:pPr>
        <w:pStyle w:val="Ttulo2"/>
      </w:pPr>
      <w:bookmarkStart w:id="150" w:name="_Toc196482586"/>
      <w:r w:rsidRPr="00693DE7">
        <w:t>cronograma</w:t>
      </w:r>
      <w:bookmarkEnd w:id="150"/>
      <w:r w:rsidRPr="00693DE7">
        <w:t xml:space="preserve"> </w:t>
      </w:r>
    </w:p>
    <w:tbl>
      <w:tblPr>
        <w:tblStyle w:val="Tabelacomgrade"/>
        <w:tblW w:w="0" w:type="auto"/>
        <w:tblLook w:val="04A0" w:firstRow="1" w:lastRow="0" w:firstColumn="1" w:lastColumn="0" w:noHBand="0" w:noVBand="1"/>
      </w:tblPr>
      <w:tblGrid>
        <w:gridCol w:w="2405"/>
        <w:gridCol w:w="6656"/>
      </w:tblGrid>
      <w:tr w:rsidR="000752AD" w:rsidRPr="00693DE7" w14:paraId="485EB193" w14:textId="77777777" w:rsidTr="000643CA">
        <w:tc>
          <w:tcPr>
            <w:tcW w:w="2405" w:type="dxa"/>
          </w:tcPr>
          <w:p w14:paraId="6F1FF5BF" w14:textId="77777777" w:rsidR="000752AD" w:rsidRPr="00693DE7" w:rsidRDefault="000752AD" w:rsidP="000643CA">
            <w:pPr>
              <w:ind w:firstLine="0"/>
            </w:pPr>
            <w:r w:rsidRPr="00693DE7">
              <w:t>Abril/2025</w:t>
            </w:r>
          </w:p>
        </w:tc>
        <w:tc>
          <w:tcPr>
            <w:tcW w:w="6656" w:type="dxa"/>
          </w:tcPr>
          <w:p w14:paraId="38238B29" w14:textId="77777777" w:rsidR="000752AD" w:rsidRPr="00693DE7" w:rsidRDefault="000752AD" w:rsidP="000643CA">
            <w:pPr>
              <w:ind w:firstLine="0"/>
            </w:pPr>
            <w:r w:rsidRPr="00693DE7">
              <w:t xml:space="preserve">Apresentação do projeto de pesquisa com resultados do estudo sobre a influência do CIATA nos cadastros urbanos municipais atuais. </w:t>
            </w:r>
          </w:p>
          <w:p w14:paraId="469E7797" w14:textId="77777777" w:rsidR="000752AD" w:rsidRPr="00693DE7" w:rsidRDefault="000752AD" w:rsidP="000643CA">
            <w:pPr>
              <w:ind w:firstLine="0"/>
            </w:pPr>
            <w:r w:rsidRPr="00693DE7">
              <w:t>Textualização dos manuais do CIATA.</w:t>
            </w:r>
          </w:p>
        </w:tc>
      </w:tr>
      <w:tr w:rsidR="000752AD" w:rsidRPr="00693DE7" w14:paraId="2378BD8B" w14:textId="77777777" w:rsidTr="000643CA">
        <w:tc>
          <w:tcPr>
            <w:tcW w:w="2405" w:type="dxa"/>
          </w:tcPr>
          <w:p w14:paraId="73CF2672" w14:textId="77777777" w:rsidR="000752AD" w:rsidRPr="00693DE7" w:rsidRDefault="000752AD" w:rsidP="000643CA">
            <w:pPr>
              <w:ind w:firstLine="0"/>
            </w:pPr>
            <w:r w:rsidRPr="00693DE7">
              <w:t>Maio/2025</w:t>
            </w:r>
          </w:p>
        </w:tc>
        <w:tc>
          <w:tcPr>
            <w:tcW w:w="6656" w:type="dxa"/>
          </w:tcPr>
          <w:p w14:paraId="6D02DFA5" w14:textId="77777777" w:rsidR="000752AD" w:rsidRPr="00693DE7" w:rsidRDefault="000752AD" w:rsidP="000643CA">
            <w:pPr>
              <w:ind w:firstLine="0"/>
            </w:pPr>
            <w:r w:rsidRPr="00693DE7">
              <w:t>Obtenção de uma amostra de um cadastro municipal.</w:t>
            </w:r>
          </w:p>
          <w:p w14:paraId="224A9D14" w14:textId="77777777" w:rsidR="000752AD" w:rsidRPr="00693DE7" w:rsidRDefault="000752AD" w:rsidP="000643CA">
            <w:pPr>
              <w:ind w:firstLine="0"/>
            </w:pPr>
            <w:r w:rsidRPr="00693DE7">
              <w:t>Desenvolvimento e teste do protótipo.</w:t>
            </w:r>
          </w:p>
        </w:tc>
      </w:tr>
      <w:tr w:rsidR="000752AD" w:rsidRPr="00693DE7" w14:paraId="00BB91A9" w14:textId="77777777" w:rsidTr="000643CA">
        <w:tc>
          <w:tcPr>
            <w:tcW w:w="2405" w:type="dxa"/>
          </w:tcPr>
          <w:p w14:paraId="6A0C3697" w14:textId="77777777" w:rsidR="000752AD" w:rsidRPr="00693DE7" w:rsidRDefault="000752AD" w:rsidP="000643CA">
            <w:pPr>
              <w:ind w:firstLine="0"/>
            </w:pPr>
            <w:r w:rsidRPr="00693DE7">
              <w:t>Junho/2025</w:t>
            </w:r>
          </w:p>
          <w:p w14:paraId="7197286D" w14:textId="77777777" w:rsidR="000752AD" w:rsidRPr="00693DE7" w:rsidRDefault="000752AD" w:rsidP="000643CA">
            <w:pPr>
              <w:ind w:firstLine="0"/>
            </w:pPr>
            <w:r w:rsidRPr="00693DE7">
              <w:t>Julho/2025</w:t>
            </w:r>
          </w:p>
        </w:tc>
        <w:tc>
          <w:tcPr>
            <w:tcW w:w="6656" w:type="dxa"/>
          </w:tcPr>
          <w:p w14:paraId="4EF6DB2D" w14:textId="77777777" w:rsidR="000752AD" w:rsidRPr="00693DE7" w:rsidRDefault="000752AD" w:rsidP="000643CA">
            <w:pPr>
              <w:ind w:firstLine="0"/>
            </w:pPr>
            <w:r w:rsidRPr="00693DE7">
              <w:t>Obtenção de dados de cadastro de pelo menos dois municípios pequenos.</w:t>
            </w:r>
          </w:p>
          <w:p w14:paraId="6F4337AB" w14:textId="77777777" w:rsidR="000752AD" w:rsidRPr="00693DE7" w:rsidRDefault="000752AD" w:rsidP="000643CA">
            <w:pPr>
              <w:ind w:firstLine="0"/>
            </w:pPr>
            <w:r w:rsidRPr="00693DE7">
              <w:t>Teste com dados reais de cadastro.</w:t>
            </w:r>
          </w:p>
        </w:tc>
      </w:tr>
      <w:tr w:rsidR="000752AD" w:rsidRPr="00693DE7" w14:paraId="5C269CF9" w14:textId="77777777" w:rsidTr="000643CA">
        <w:tc>
          <w:tcPr>
            <w:tcW w:w="2405" w:type="dxa"/>
          </w:tcPr>
          <w:p w14:paraId="36CFC1A8" w14:textId="77777777" w:rsidR="000752AD" w:rsidRPr="00693DE7" w:rsidRDefault="000752AD" w:rsidP="000643CA">
            <w:pPr>
              <w:ind w:firstLine="0"/>
            </w:pPr>
            <w:r w:rsidRPr="00693DE7">
              <w:t>Agosto/2025</w:t>
            </w:r>
          </w:p>
          <w:p w14:paraId="5B452BE3" w14:textId="77777777" w:rsidR="000752AD" w:rsidRPr="00693DE7" w:rsidRDefault="000752AD" w:rsidP="000643CA">
            <w:pPr>
              <w:ind w:firstLine="0"/>
            </w:pPr>
            <w:r w:rsidRPr="00693DE7">
              <w:t>Setembro/2025</w:t>
            </w:r>
          </w:p>
          <w:p w14:paraId="07B19150" w14:textId="77777777" w:rsidR="000752AD" w:rsidRPr="00693DE7" w:rsidRDefault="000752AD" w:rsidP="000643CA">
            <w:pPr>
              <w:ind w:firstLine="0"/>
            </w:pPr>
            <w:r w:rsidRPr="00693DE7">
              <w:t>Outubro/2025</w:t>
            </w:r>
          </w:p>
        </w:tc>
        <w:tc>
          <w:tcPr>
            <w:tcW w:w="6656" w:type="dxa"/>
          </w:tcPr>
          <w:p w14:paraId="4220687A" w14:textId="77777777" w:rsidR="000752AD" w:rsidRPr="00693DE7" w:rsidRDefault="000752AD" w:rsidP="000643CA">
            <w:pPr>
              <w:ind w:firstLine="0"/>
            </w:pPr>
            <w:r w:rsidRPr="00693DE7">
              <w:t>Melhorias e adaptações no aplicativo.</w:t>
            </w:r>
          </w:p>
          <w:p w14:paraId="7054F5EC" w14:textId="77777777" w:rsidR="000752AD" w:rsidRPr="00693DE7" w:rsidRDefault="000752AD" w:rsidP="000643CA">
            <w:pPr>
              <w:ind w:firstLine="0"/>
            </w:pPr>
            <w:r w:rsidRPr="00693DE7">
              <w:t>Desenvolvimento de uma versão do aplicativo com acesso aberto na Internet.</w:t>
            </w:r>
          </w:p>
          <w:p w14:paraId="066B4444" w14:textId="77777777" w:rsidR="000752AD" w:rsidRPr="00693DE7" w:rsidRDefault="000752AD" w:rsidP="000643CA">
            <w:pPr>
              <w:ind w:firstLine="0"/>
            </w:pPr>
            <w:r w:rsidRPr="00693DE7">
              <w:t>Redação e revisão da dissertação.</w:t>
            </w:r>
          </w:p>
        </w:tc>
      </w:tr>
      <w:tr w:rsidR="000752AD" w:rsidRPr="00693DE7" w14:paraId="32D0317A" w14:textId="77777777" w:rsidTr="000643CA">
        <w:tc>
          <w:tcPr>
            <w:tcW w:w="2405" w:type="dxa"/>
          </w:tcPr>
          <w:p w14:paraId="5060E61B" w14:textId="77777777" w:rsidR="000752AD" w:rsidRPr="00693DE7" w:rsidRDefault="000752AD" w:rsidP="000643CA">
            <w:pPr>
              <w:ind w:firstLine="0"/>
            </w:pPr>
            <w:r w:rsidRPr="00693DE7">
              <w:t>Novembro/2025</w:t>
            </w:r>
          </w:p>
        </w:tc>
        <w:tc>
          <w:tcPr>
            <w:tcW w:w="6656" w:type="dxa"/>
          </w:tcPr>
          <w:p w14:paraId="306877FF" w14:textId="77777777" w:rsidR="000752AD" w:rsidRPr="00693DE7" w:rsidRDefault="000752AD" w:rsidP="000643CA">
            <w:pPr>
              <w:ind w:firstLine="0"/>
            </w:pPr>
            <w:r w:rsidRPr="00693DE7">
              <w:t>Entrega da dissertação.</w:t>
            </w:r>
          </w:p>
        </w:tc>
      </w:tr>
    </w:tbl>
    <w:p w14:paraId="7806E5DD" w14:textId="77777777" w:rsidR="000752AD" w:rsidRPr="00693DE7" w:rsidRDefault="000752AD" w:rsidP="000752AD"/>
    <w:p w14:paraId="3BAD599A" w14:textId="77777777" w:rsidR="000752AD" w:rsidRPr="00693DE7" w:rsidRDefault="000752AD" w:rsidP="000752AD">
      <w:r w:rsidRPr="00693DE7">
        <w:br w:type="page"/>
      </w:r>
    </w:p>
    <w:p w14:paraId="04534EC7" w14:textId="77777777" w:rsidR="000752AD" w:rsidRPr="00693DE7" w:rsidRDefault="000752AD" w:rsidP="000752AD">
      <w:pPr>
        <w:pStyle w:val="Ttulo1"/>
      </w:pPr>
      <w:bookmarkStart w:id="151" w:name="_Toc196482587"/>
      <w:r w:rsidRPr="00693DE7">
        <w:lastRenderedPageBreak/>
        <w:t>Resultados e Discussão:</w:t>
      </w:r>
      <w:bookmarkEnd w:id="151"/>
    </w:p>
    <w:p w14:paraId="0B01D601" w14:textId="77777777" w:rsidR="000752AD" w:rsidRDefault="000752AD" w:rsidP="000752AD">
      <w:r w:rsidRPr="003D1D77">
        <w:t>Ao término do projeto, espera-se desenvolver um protótipo de aplicativo funcional capaz de realizar um georreferenciamento mínimo das parcelas descritas nos cadastros alfanuméricos dos municípios.</w:t>
      </w:r>
    </w:p>
    <w:p w14:paraId="607B9032" w14:textId="77777777" w:rsidR="000752AD" w:rsidRDefault="000752AD" w:rsidP="000752AD">
      <w:r w:rsidRPr="003D1D77">
        <w:t xml:space="preserve">Para comprovar a eficácia do aplicativo, será </w:t>
      </w:r>
      <w:r>
        <w:t xml:space="preserve">aplicada a metodologia desenvolvida em </w:t>
      </w:r>
      <w:r w:rsidRPr="003D1D77">
        <w:t xml:space="preserve">um município parceiro, com posterior cotejamento </w:t>
      </w:r>
      <w:r>
        <w:t>dos polígonos</w:t>
      </w:r>
      <w:r w:rsidRPr="003D1D77">
        <w:t xml:space="preserve"> das quadras sobre uma imagem de satélite</w:t>
      </w:r>
      <w:r>
        <w:t>. Também será feita uma</w:t>
      </w:r>
      <w:r w:rsidRPr="003D1D77">
        <w:t xml:space="preserve"> pesquisa de campo para validação dos resultados obtidos.</w:t>
      </w:r>
    </w:p>
    <w:p w14:paraId="7F57B1F7" w14:textId="77777777" w:rsidR="000752AD" w:rsidRPr="003D1D77" w:rsidRDefault="000752AD" w:rsidP="000752AD">
      <w:r w:rsidRPr="003D1D77">
        <w:t>Finalmente, serão apresentados os documentos do CIATA textualizados, juntamente com os algoritmos e códigos desenvolvidos, além de uma análise conclusiva do método em comparação com outros já consagrados.</w:t>
      </w:r>
    </w:p>
    <w:p w14:paraId="62534ED5" w14:textId="77777777" w:rsidR="000752AD" w:rsidRPr="00693DE7" w:rsidRDefault="000752AD" w:rsidP="000752AD">
      <w:pPr>
        <w:ind w:left="1440" w:firstLine="0"/>
        <w:rPr>
          <w:rFonts w:cs="Arial"/>
          <w:szCs w:val="24"/>
        </w:rPr>
      </w:pPr>
    </w:p>
    <w:p w14:paraId="31043631" w14:textId="77777777" w:rsidR="000752AD" w:rsidRPr="00693DE7" w:rsidRDefault="000752AD" w:rsidP="000752AD">
      <w:pPr>
        <w:pStyle w:val="Ttulo1"/>
        <w:pageBreakBefore/>
      </w:pPr>
      <w:bookmarkStart w:id="152" w:name="_Toc196482588"/>
      <w:r w:rsidRPr="00693DE7">
        <w:lastRenderedPageBreak/>
        <w:t>bibliografia</w:t>
      </w:r>
      <w:bookmarkEnd w:id="152"/>
    </w:p>
    <w:p w14:paraId="6C3F3266" w14:textId="77777777" w:rsidR="004B2B88" w:rsidRPr="004B2B88" w:rsidRDefault="000752AD" w:rsidP="004B2B88">
      <w:pPr>
        <w:pStyle w:val="Bibliografia"/>
        <w:rPr>
          <w:rFonts w:cs="Arial"/>
        </w:rPr>
      </w:pPr>
      <w:r w:rsidRPr="00693DE7">
        <w:fldChar w:fldCharType="begin"/>
      </w:r>
      <w:r w:rsidRPr="00693DE7">
        <w:instrText xml:space="preserve"> ADDIN ZOTERO_BIBL {"uncited":[],"omitted":[],"custom":[]} CSL_BIBLIOGRAPHY </w:instrText>
      </w:r>
      <w:r w:rsidRPr="00693DE7">
        <w:fldChar w:fldCharType="separate"/>
      </w:r>
      <w:r w:rsidR="004B2B88" w:rsidRPr="004B2B88">
        <w:rPr>
          <w:rFonts w:cs="Arial"/>
        </w:rPr>
        <w:t xml:space="preserve">BOSSLER, R. C. </w:t>
      </w:r>
      <w:r w:rsidR="004B2B88" w:rsidRPr="004B2B88">
        <w:rPr>
          <w:rFonts w:cs="Arial"/>
          <w:b/>
          <w:bCs/>
        </w:rPr>
        <w:t>QGIS do ABC ao XYZ</w:t>
      </w:r>
      <w:r w:rsidR="004B2B88" w:rsidRPr="004B2B88">
        <w:rPr>
          <w:rFonts w:cs="Arial"/>
        </w:rPr>
        <w:t>. [</w:t>
      </w:r>
      <w:r w:rsidR="004B2B88" w:rsidRPr="004B2B88">
        <w:rPr>
          <w:rFonts w:cs="Arial"/>
          <w:i/>
          <w:iCs/>
        </w:rPr>
        <w:t>S. l.</w:t>
      </w:r>
      <w:r w:rsidR="004B2B88" w:rsidRPr="004B2B88">
        <w:rPr>
          <w:rFonts w:cs="Arial"/>
        </w:rPr>
        <w:t xml:space="preserve">]: Íthala, 2016. </w:t>
      </w:r>
    </w:p>
    <w:p w14:paraId="4F7D567C" w14:textId="77777777" w:rsidR="004B2B88" w:rsidRPr="004B2B88" w:rsidRDefault="004B2B88" w:rsidP="004B2B88">
      <w:pPr>
        <w:pStyle w:val="Bibliografia"/>
        <w:rPr>
          <w:rFonts w:cs="Arial"/>
        </w:rPr>
      </w:pPr>
      <w:r w:rsidRPr="004B2B88">
        <w:rPr>
          <w:rFonts w:cs="Arial"/>
        </w:rPr>
        <w:t xml:space="preserve">CÂMARA, G.; DAVIS, C. Introdução. </w:t>
      </w:r>
      <w:r w:rsidRPr="004B2B88">
        <w:rPr>
          <w:rFonts w:cs="Arial"/>
          <w:i/>
          <w:iCs/>
        </w:rPr>
        <w:t>In</w:t>
      </w:r>
      <w:r w:rsidRPr="004B2B88">
        <w:rPr>
          <w:rFonts w:cs="Arial"/>
        </w:rPr>
        <w:t xml:space="preserve">: CÂMARA, G.; DAVIS, C.; MONTEIRO, A. M. V. (org.). </w:t>
      </w:r>
      <w:r w:rsidRPr="004B2B88">
        <w:rPr>
          <w:rFonts w:cs="Arial"/>
          <w:b/>
          <w:bCs/>
        </w:rPr>
        <w:t>Introdução à Ciência da Geoinformação</w:t>
      </w:r>
      <w:r w:rsidRPr="004B2B88">
        <w:rPr>
          <w:rFonts w:cs="Arial"/>
        </w:rPr>
        <w:t xml:space="preserve">. São Paulo: INPE, 2001. </w:t>
      </w:r>
    </w:p>
    <w:p w14:paraId="166BAE63" w14:textId="77777777" w:rsidR="004B2B88" w:rsidRPr="004B2B88" w:rsidRDefault="004B2B88" w:rsidP="004B2B88">
      <w:pPr>
        <w:pStyle w:val="Bibliografia"/>
        <w:rPr>
          <w:rFonts w:cs="Arial"/>
        </w:rPr>
      </w:pPr>
      <w:r w:rsidRPr="004B2B88">
        <w:rPr>
          <w:rFonts w:cs="Arial"/>
        </w:rPr>
        <w:t xml:space="preserve">CÂMARA, G.; MONTEIRO, A. M. V. Conceitos básicos em ciência da geoinformação. </w:t>
      </w:r>
      <w:r w:rsidRPr="004B2B88">
        <w:rPr>
          <w:rFonts w:cs="Arial"/>
          <w:i/>
          <w:iCs/>
        </w:rPr>
        <w:t>In</w:t>
      </w:r>
      <w:r w:rsidRPr="004B2B88">
        <w:rPr>
          <w:rFonts w:cs="Arial"/>
        </w:rPr>
        <w:t xml:space="preserve">: CÂMARA, G.; DAVIS, C.; MONTEIRO, A. M. V. (org.). </w:t>
      </w:r>
      <w:r w:rsidRPr="004B2B88">
        <w:rPr>
          <w:rFonts w:cs="Arial"/>
          <w:b/>
          <w:bCs/>
        </w:rPr>
        <w:t>Introdução à ciência da geoinformação</w:t>
      </w:r>
      <w:r w:rsidRPr="004B2B88">
        <w:rPr>
          <w:rFonts w:cs="Arial"/>
        </w:rPr>
        <w:t xml:space="preserve">. São Paulo: INPE, 2001. </w:t>
      </w:r>
    </w:p>
    <w:p w14:paraId="3C0DCF8D" w14:textId="77777777" w:rsidR="004B2B88" w:rsidRPr="004B2B88" w:rsidRDefault="004B2B88" w:rsidP="004B2B88">
      <w:pPr>
        <w:pStyle w:val="Bibliografia"/>
        <w:rPr>
          <w:rFonts w:cs="Arial"/>
          <w:lang w:val="en-US"/>
        </w:rPr>
      </w:pPr>
      <w:r w:rsidRPr="004B2B88">
        <w:rPr>
          <w:rFonts w:cs="Arial"/>
        </w:rPr>
        <w:t xml:space="preserve">CERUZZI, P. E. </w:t>
      </w:r>
      <w:r w:rsidRPr="004B2B88">
        <w:rPr>
          <w:rFonts w:cs="Arial"/>
          <w:b/>
          <w:bCs/>
        </w:rPr>
        <w:t>A history of modern computing</w:t>
      </w:r>
      <w:r w:rsidRPr="004B2B88">
        <w:rPr>
          <w:rFonts w:cs="Arial"/>
        </w:rPr>
        <w:t xml:space="preserve">. </w:t>
      </w:r>
      <w:r w:rsidRPr="004B2B88">
        <w:rPr>
          <w:rFonts w:cs="Arial"/>
          <w:lang w:val="en-US"/>
        </w:rPr>
        <w:t xml:space="preserve">2nd eded. London, Eng. ; Cambridge, Mass: MIT Press, 2003. </w:t>
      </w:r>
    </w:p>
    <w:p w14:paraId="78E027EA" w14:textId="77777777" w:rsidR="004B2B88" w:rsidRPr="004B2B88" w:rsidRDefault="004B2B88" w:rsidP="004B2B88">
      <w:pPr>
        <w:pStyle w:val="Bibliografia"/>
        <w:rPr>
          <w:rFonts w:cs="Arial"/>
        </w:rPr>
      </w:pPr>
      <w:r w:rsidRPr="004B2B88">
        <w:rPr>
          <w:rFonts w:cs="Arial"/>
        </w:rPr>
        <w:t xml:space="preserve">CNM. </w:t>
      </w:r>
      <w:r w:rsidRPr="004B2B88">
        <w:rPr>
          <w:rFonts w:cs="Arial"/>
          <w:b/>
          <w:bCs/>
        </w:rPr>
        <w:t>Crise fiscal nos Municípios brasileiros</w:t>
      </w:r>
      <w:r w:rsidRPr="004B2B88">
        <w:rPr>
          <w:rFonts w:cs="Arial"/>
        </w:rPr>
        <w:t>. [</w:t>
      </w:r>
      <w:r w:rsidRPr="004B2B88">
        <w:rPr>
          <w:rFonts w:cs="Arial"/>
          <w:i/>
          <w:iCs/>
        </w:rPr>
        <w:t>S. l.</w:t>
      </w:r>
      <w:r w:rsidRPr="004B2B88">
        <w:rPr>
          <w:rFonts w:cs="Arial"/>
        </w:rPr>
        <w:t>]: CNM, 2024. Estudo Técnico. Disponível em: https://cnm.org.br/storage/biblioteca/2024/Estudos_tecnicos/202405_ET_CrisenosMunicipios_2023.pdf. Acesso em: 28 fev. 2025.</w:t>
      </w:r>
    </w:p>
    <w:p w14:paraId="4A683817" w14:textId="77777777" w:rsidR="004B2B88" w:rsidRPr="004B2B88" w:rsidRDefault="004B2B88" w:rsidP="004B2B88">
      <w:pPr>
        <w:pStyle w:val="Bibliografia"/>
        <w:rPr>
          <w:rFonts w:cs="Arial"/>
        </w:rPr>
      </w:pPr>
      <w:r w:rsidRPr="004B2B88">
        <w:rPr>
          <w:rFonts w:cs="Arial"/>
        </w:rPr>
        <w:t>COELHO, V. B. N. Processamento de consultas em bancos de dados geográficos ambíguos. [</w:t>
      </w:r>
      <w:r w:rsidRPr="004B2B88">
        <w:rPr>
          <w:rFonts w:cs="Arial"/>
          <w:i/>
          <w:iCs/>
        </w:rPr>
        <w:t>s. l.</w:t>
      </w:r>
      <w:r w:rsidRPr="004B2B88">
        <w:rPr>
          <w:rFonts w:cs="Arial"/>
        </w:rPr>
        <w:t xml:space="preserve">], 2010. </w:t>
      </w:r>
    </w:p>
    <w:p w14:paraId="1B3C9C68" w14:textId="77777777" w:rsidR="004B2B88" w:rsidRPr="004B2B88" w:rsidRDefault="004B2B88" w:rsidP="004B2B88">
      <w:pPr>
        <w:pStyle w:val="Bibliografia"/>
        <w:rPr>
          <w:rFonts w:cs="Arial"/>
        </w:rPr>
      </w:pPr>
      <w:r w:rsidRPr="004B2B88">
        <w:rPr>
          <w:rFonts w:cs="Arial"/>
        </w:rPr>
        <w:t xml:space="preserve">CTN - LEI 5.172/1966. 25 out. 1966. Disponível em: https://www.camara.leg.br/proposicoesWeb/prop_mostrarintegra?codteor=290270. </w:t>
      </w:r>
    </w:p>
    <w:p w14:paraId="7F48F148" w14:textId="77777777" w:rsidR="004B2B88" w:rsidRPr="004B2B88" w:rsidRDefault="004B2B88" w:rsidP="004B2B88">
      <w:pPr>
        <w:pStyle w:val="Bibliografia"/>
        <w:rPr>
          <w:rFonts w:cs="Arial"/>
        </w:rPr>
      </w:pPr>
      <w:r w:rsidRPr="004B2B88">
        <w:rPr>
          <w:rFonts w:cs="Arial"/>
        </w:rPr>
        <w:t xml:space="preserve">CUNHA, E. </w:t>
      </w:r>
      <w:r w:rsidRPr="004B2B88">
        <w:rPr>
          <w:rFonts w:cs="Arial"/>
          <w:i/>
          <w:iCs/>
        </w:rPr>
        <w:t>et al.</w:t>
      </w:r>
      <w:r w:rsidRPr="004B2B88">
        <w:rPr>
          <w:rFonts w:cs="Arial"/>
        </w:rPr>
        <w:t xml:space="preserve"> O cadastro urbano no Brasil: histórico e evolução. </w:t>
      </w:r>
      <w:r w:rsidRPr="004B2B88">
        <w:rPr>
          <w:rFonts w:cs="Arial"/>
          <w:b/>
          <w:bCs/>
        </w:rPr>
        <w:t>Revista de Geografia e Ordenamento do Território</w:t>
      </w:r>
      <w:r w:rsidRPr="004B2B88">
        <w:rPr>
          <w:rFonts w:cs="Arial"/>
        </w:rPr>
        <w:t>, [</w:t>
      </w:r>
      <w:r w:rsidRPr="004B2B88">
        <w:rPr>
          <w:rFonts w:cs="Arial"/>
          <w:i/>
          <w:iCs/>
        </w:rPr>
        <w:t>s. l.</w:t>
      </w:r>
      <w:r w:rsidRPr="004B2B88">
        <w:rPr>
          <w:rFonts w:cs="Arial"/>
        </w:rPr>
        <w:t xml:space="preserve">], v. 0, n. 17, p. 55–74, 2019. </w:t>
      </w:r>
    </w:p>
    <w:p w14:paraId="2C5D5D81" w14:textId="77777777" w:rsidR="004B2B88" w:rsidRPr="004B2B88" w:rsidRDefault="004B2B88" w:rsidP="004B2B88">
      <w:pPr>
        <w:pStyle w:val="Bibliografia"/>
        <w:rPr>
          <w:rFonts w:cs="Arial"/>
        </w:rPr>
      </w:pPr>
      <w:r w:rsidRPr="004B2B88">
        <w:rPr>
          <w:rFonts w:cs="Arial"/>
        </w:rPr>
        <w:t xml:space="preserve">DATE, C. J. </w:t>
      </w:r>
      <w:r w:rsidRPr="004B2B88">
        <w:rPr>
          <w:rFonts w:cs="Arial"/>
          <w:b/>
          <w:bCs/>
        </w:rPr>
        <w:t>Introdução a sistemas de bancos de dados</w:t>
      </w:r>
      <w:r w:rsidRPr="004B2B88">
        <w:rPr>
          <w:rFonts w:cs="Arial"/>
        </w:rPr>
        <w:t xml:space="preserve">. 8. eded. Rio de Janeiro: Campus, 2004. </w:t>
      </w:r>
    </w:p>
    <w:p w14:paraId="14D8EB91" w14:textId="77777777" w:rsidR="004B2B88" w:rsidRPr="004B2B88" w:rsidRDefault="004B2B88" w:rsidP="004B2B88">
      <w:pPr>
        <w:pStyle w:val="Bibliografia"/>
        <w:rPr>
          <w:rFonts w:cs="Arial"/>
          <w:lang w:val="en-US"/>
        </w:rPr>
      </w:pPr>
      <w:r w:rsidRPr="004B2B88">
        <w:rPr>
          <w:rFonts w:cs="Arial"/>
          <w:lang w:val="en-US"/>
        </w:rPr>
        <w:t>DB-ENGINES RANKING. [</w:t>
      </w:r>
      <w:r w:rsidRPr="004B2B88">
        <w:rPr>
          <w:rFonts w:cs="Arial"/>
          <w:i/>
          <w:iCs/>
          <w:lang w:val="en-US"/>
        </w:rPr>
        <w:t>S. l.</w:t>
      </w:r>
      <w:r w:rsidRPr="004B2B88">
        <w:rPr>
          <w:rFonts w:cs="Arial"/>
          <w:lang w:val="en-US"/>
        </w:rPr>
        <w:t>], [</w:t>
      </w:r>
      <w:r w:rsidRPr="004B2B88">
        <w:rPr>
          <w:rFonts w:cs="Arial"/>
          <w:i/>
          <w:iCs/>
          <w:lang w:val="en-US"/>
        </w:rPr>
        <w:t>s. d.</w:t>
      </w:r>
      <w:r w:rsidRPr="004B2B88">
        <w:rPr>
          <w:rFonts w:cs="Arial"/>
          <w:lang w:val="en-US"/>
        </w:rPr>
        <w:t xml:space="preserve">]. </w:t>
      </w:r>
      <w:r w:rsidRPr="004B2B88">
        <w:rPr>
          <w:rFonts w:cs="Arial"/>
        </w:rPr>
        <w:t xml:space="preserve">Disponível em: https://db-engines.com/en/ranking. </w:t>
      </w:r>
      <w:r w:rsidRPr="004B2B88">
        <w:rPr>
          <w:rFonts w:cs="Arial"/>
          <w:lang w:val="en-US"/>
        </w:rPr>
        <w:t xml:space="preserve">Acesso em: 27 abr. 2025. </w:t>
      </w:r>
    </w:p>
    <w:p w14:paraId="60D1DB03" w14:textId="77777777" w:rsidR="004B2B88" w:rsidRPr="004B2B88" w:rsidRDefault="004B2B88" w:rsidP="004B2B88">
      <w:pPr>
        <w:pStyle w:val="Bibliografia"/>
        <w:rPr>
          <w:rFonts w:cs="Arial"/>
        </w:rPr>
      </w:pPr>
      <w:r w:rsidRPr="004B2B88">
        <w:rPr>
          <w:rFonts w:cs="Arial"/>
          <w:lang w:val="en-US"/>
        </w:rPr>
        <w:t xml:space="preserve">ENEMARK, S.; MCLAREN, R.; LEMMEN, C. Fit-for-Purpose Land Administration—Providing Secure Land Rights at Scale. </w:t>
      </w:r>
      <w:r w:rsidRPr="004B2B88">
        <w:rPr>
          <w:rFonts w:cs="Arial"/>
          <w:b/>
          <w:bCs/>
        </w:rPr>
        <w:t>Land</w:t>
      </w:r>
      <w:r w:rsidRPr="004B2B88">
        <w:rPr>
          <w:rFonts w:cs="Arial"/>
        </w:rPr>
        <w:t>, [</w:t>
      </w:r>
      <w:r w:rsidRPr="004B2B88">
        <w:rPr>
          <w:rFonts w:cs="Arial"/>
          <w:i/>
          <w:iCs/>
        </w:rPr>
        <w:t>s. l.</w:t>
      </w:r>
      <w:r w:rsidRPr="004B2B88">
        <w:rPr>
          <w:rFonts w:cs="Arial"/>
        </w:rPr>
        <w:t xml:space="preserve">], v. 10, n. 9, p. 972, 2021. </w:t>
      </w:r>
    </w:p>
    <w:p w14:paraId="6DCBEAE9" w14:textId="77777777" w:rsidR="004B2B88" w:rsidRPr="004B2B88" w:rsidRDefault="004B2B88" w:rsidP="004B2B88">
      <w:pPr>
        <w:pStyle w:val="Bibliografia"/>
        <w:rPr>
          <w:rFonts w:cs="Arial"/>
        </w:rPr>
      </w:pPr>
      <w:r w:rsidRPr="004B2B88">
        <w:rPr>
          <w:rFonts w:cs="Arial"/>
        </w:rPr>
        <w:t xml:space="preserve">FITZ, P. R. </w:t>
      </w:r>
      <w:r w:rsidRPr="004B2B88">
        <w:rPr>
          <w:rFonts w:cs="Arial"/>
          <w:b/>
          <w:bCs/>
        </w:rPr>
        <w:t>Cartografia Básica</w:t>
      </w:r>
      <w:r w:rsidRPr="004B2B88">
        <w:rPr>
          <w:rFonts w:cs="Arial"/>
        </w:rPr>
        <w:t xml:space="preserve">. São Paulo: Oficina de Textos, 2008. </w:t>
      </w:r>
    </w:p>
    <w:p w14:paraId="42FFF145" w14:textId="77777777" w:rsidR="004B2B88" w:rsidRPr="004B2B88" w:rsidRDefault="004B2B88" w:rsidP="004B2B88">
      <w:pPr>
        <w:pStyle w:val="Bibliografia"/>
        <w:rPr>
          <w:rFonts w:cs="Arial"/>
        </w:rPr>
      </w:pPr>
      <w:r w:rsidRPr="004B2B88">
        <w:rPr>
          <w:rFonts w:cs="Arial"/>
        </w:rPr>
        <w:t xml:space="preserve">HANADA, E.; GONÇALVES, R. R. V. </w:t>
      </w:r>
      <w:r w:rsidRPr="004B2B88">
        <w:rPr>
          <w:rFonts w:cs="Arial"/>
          <w:b/>
          <w:bCs/>
        </w:rPr>
        <w:t>Introdução ao geoprocessamento: princípios básicos e aplicação</w:t>
      </w:r>
      <w:r w:rsidRPr="004B2B88">
        <w:rPr>
          <w:rFonts w:cs="Arial"/>
        </w:rPr>
        <w:t xml:space="preserve">. São Paulo: EMBRAPA, 2007. (Documentos 67). </w:t>
      </w:r>
    </w:p>
    <w:p w14:paraId="6FD7AB05" w14:textId="77777777" w:rsidR="004B2B88" w:rsidRPr="004B2B88" w:rsidRDefault="004B2B88" w:rsidP="004B2B88">
      <w:pPr>
        <w:pStyle w:val="Bibliografia"/>
        <w:rPr>
          <w:rFonts w:cs="Arial"/>
          <w:lang w:val="en-US"/>
        </w:rPr>
      </w:pPr>
      <w:r w:rsidRPr="004B2B88">
        <w:rPr>
          <w:rFonts w:cs="Arial"/>
        </w:rPr>
        <w:t xml:space="preserve">IBGE. Censo 2022. , 2022. Disponível em: https://www.ibge.gov.br/estatisticas/downloads-estatisticas.html?caminho=Censos/Censo_Demografico_2022/. </w:t>
      </w:r>
      <w:r w:rsidRPr="004B2B88">
        <w:rPr>
          <w:rFonts w:cs="Arial"/>
          <w:lang w:val="en-US"/>
        </w:rPr>
        <w:t>Acesso em: 2 mar. 2025.</w:t>
      </w:r>
    </w:p>
    <w:p w14:paraId="3FC8DF8B" w14:textId="77777777" w:rsidR="004B2B88" w:rsidRPr="004B2B88" w:rsidRDefault="004B2B88" w:rsidP="004B2B88">
      <w:pPr>
        <w:pStyle w:val="Bibliografia"/>
        <w:rPr>
          <w:rFonts w:cs="Arial"/>
          <w:lang w:val="en-US"/>
        </w:rPr>
      </w:pPr>
      <w:r w:rsidRPr="004B2B88">
        <w:rPr>
          <w:rFonts w:cs="Arial"/>
          <w:lang w:val="en-US"/>
        </w:rPr>
        <w:t>RATIONAL SOFTWARE ARCHITECT STANDARD EDITION 7.5.5. [</w:t>
      </w:r>
      <w:r w:rsidRPr="004B2B88">
        <w:rPr>
          <w:rFonts w:cs="Arial"/>
          <w:i/>
          <w:iCs/>
          <w:lang w:val="en-US"/>
        </w:rPr>
        <w:t>S. l.</w:t>
      </w:r>
      <w:r w:rsidRPr="004B2B88">
        <w:rPr>
          <w:rFonts w:cs="Arial"/>
          <w:lang w:val="en-US"/>
        </w:rPr>
        <w:t xml:space="preserve">], 2021. </w:t>
      </w:r>
      <w:r w:rsidRPr="004B2B88">
        <w:rPr>
          <w:rFonts w:cs="Arial"/>
        </w:rPr>
        <w:t xml:space="preserve">Disponível em: https://www.ibm.com/docs/pt-br/rsas/7.5.0?topic=diagrams-relationships-in-class. </w:t>
      </w:r>
      <w:r w:rsidRPr="004B2B88">
        <w:rPr>
          <w:rFonts w:cs="Arial"/>
          <w:lang w:val="en-US"/>
        </w:rPr>
        <w:t xml:space="preserve">Acesso em: 6 dez. 2024. </w:t>
      </w:r>
    </w:p>
    <w:p w14:paraId="1834B3BC" w14:textId="77777777" w:rsidR="004B2B88" w:rsidRPr="004B2B88" w:rsidRDefault="004B2B88" w:rsidP="004B2B88">
      <w:pPr>
        <w:pStyle w:val="Bibliografia"/>
        <w:rPr>
          <w:rFonts w:cs="Arial"/>
          <w:lang w:val="en-US"/>
        </w:rPr>
      </w:pPr>
      <w:r w:rsidRPr="004B2B88">
        <w:rPr>
          <w:rFonts w:cs="Arial"/>
          <w:lang w:val="en-US"/>
        </w:rPr>
        <w:t xml:space="preserve">KALOGIANNI, E. </w:t>
      </w:r>
      <w:r w:rsidRPr="004B2B88">
        <w:rPr>
          <w:rFonts w:cs="Arial"/>
          <w:i/>
          <w:iCs/>
          <w:lang w:val="en-US"/>
        </w:rPr>
        <w:t>et al.</w:t>
      </w:r>
      <w:r w:rsidRPr="004B2B88">
        <w:rPr>
          <w:rFonts w:cs="Arial"/>
          <w:lang w:val="en-US"/>
        </w:rPr>
        <w:t xml:space="preserve"> Refining the survey model of the LADM ISO 19152–2: Land registration. </w:t>
      </w:r>
      <w:r w:rsidRPr="004B2B88">
        <w:rPr>
          <w:rFonts w:cs="Arial"/>
          <w:b/>
          <w:bCs/>
          <w:lang w:val="en-US"/>
        </w:rPr>
        <w:t>Land Use Policy</w:t>
      </w:r>
      <w:r w:rsidRPr="004B2B88">
        <w:rPr>
          <w:rFonts w:cs="Arial"/>
          <w:lang w:val="en-US"/>
        </w:rPr>
        <w:t>, [</w:t>
      </w:r>
      <w:r w:rsidRPr="004B2B88">
        <w:rPr>
          <w:rFonts w:cs="Arial"/>
          <w:i/>
          <w:iCs/>
          <w:lang w:val="en-US"/>
        </w:rPr>
        <w:t>s. l.</w:t>
      </w:r>
      <w:r w:rsidRPr="004B2B88">
        <w:rPr>
          <w:rFonts w:cs="Arial"/>
          <w:lang w:val="en-US"/>
        </w:rPr>
        <w:t xml:space="preserve">], v. 141, p. 107125, 2024. </w:t>
      </w:r>
    </w:p>
    <w:p w14:paraId="38DFFDC7" w14:textId="77777777" w:rsidR="004B2B88" w:rsidRPr="004B2B88" w:rsidRDefault="004B2B88" w:rsidP="004B2B88">
      <w:pPr>
        <w:pStyle w:val="Bibliografia"/>
        <w:rPr>
          <w:rFonts w:cs="Arial"/>
        </w:rPr>
      </w:pPr>
      <w:r w:rsidRPr="004B2B88">
        <w:rPr>
          <w:rFonts w:cs="Arial"/>
          <w:lang w:val="en-US"/>
        </w:rPr>
        <w:lastRenderedPageBreak/>
        <w:t>LGPD - LEI N</w:t>
      </w:r>
      <w:r w:rsidRPr="004B2B88">
        <w:rPr>
          <w:rFonts w:cs="Arial"/>
          <w:vertAlign w:val="superscript"/>
          <w:lang w:val="en-US"/>
        </w:rPr>
        <w:t>o</w:t>
      </w:r>
      <w:r w:rsidRPr="004B2B88">
        <w:rPr>
          <w:rFonts w:cs="Arial"/>
          <w:lang w:val="en-US"/>
        </w:rPr>
        <w:t xml:space="preserve"> 13.709/2018. </w:t>
      </w:r>
      <w:r w:rsidRPr="004B2B88">
        <w:rPr>
          <w:rFonts w:cs="Arial"/>
        </w:rPr>
        <w:t xml:space="preserve">Congresso Nacional - Brasil. 14 ago. 2018. Disponível em: https://www2.camara.leg.br/legin/fed/lei/2018/lei-13709-14-agosto-2018-787077-publicacaooriginal-156212-pl.html. </w:t>
      </w:r>
    </w:p>
    <w:p w14:paraId="041783E7" w14:textId="77777777" w:rsidR="004B2B88" w:rsidRPr="004B2B88" w:rsidRDefault="004B2B88" w:rsidP="004B2B88">
      <w:pPr>
        <w:pStyle w:val="Bibliografia"/>
        <w:rPr>
          <w:rFonts w:cs="Arial"/>
        </w:rPr>
      </w:pPr>
      <w:r w:rsidRPr="004B2B88">
        <w:rPr>
          <w:rFonts w:cs="Arial"/>
        </w:rPr>
        <w:t xml:space="preserve">MACEDO, D. </w:t>
      </w:r>
      <w:r w:rsidRPr="004B2B88">
        <w:rPr>
          <w:rFonts w:cs="Arial"/>
          <w:b/>
          <w:bCs/>
        </w:rPr>
        <w:t>Integração do Cadastro Único com Cadastro Nacional de Endereços para Fins Estatístico através da modelagem de um banco de dados espacial</w:t>
      </w:r>
      <w:r w:rsidRPr="004B2B88">
        <w:rPr>
          <w:rFonts w:cs="Arial"/>
        </w:rPr>
        <w:t>. [</w:t>
      </w:r>
      <w:r w:rsidRPr="004B2B88">
        <w:rPr>
          <w:rFonts w:cs="Arial"/>
          <w:i/>
          <w:iCs/>
        </w:rPr>
        <w:t>S. l.</w:t>
      </w:r>
      <w:r w:rsidRPr="004B2B88">
        <w:rPr>
          <w:rFonts w:cs="Arial"/>
        </w:rPr>
        <w:t>]: mds.gov.br, 2023. Disponível em: https://aplicacoes.mds.gov.br/sagi/pesquisas/documentos/relatorio/relatorio_270.pdf. Acesso em: 3 mar. 2025.</w:t>
      </w:r>
    </w:p>
    <w:p w14:paraId="152BE8C5" w14:textId="77777777" w:rsidR="004B2B88" w:rsidRPr="004B2B88" w:rsidRDefault="004B2B88" w:rsidP="004B2B88">
      <w:pPr>
        <w:pStyle w:val="Bibliografia"/>
        <w:rPr>
          <w:rFonts w:cs="Arial"/>
        </w:rPr>
      </w:pPr>
      <w:r w:rsidRPr="004B2B88">
        <w:rPr>
          <w:rFonts w:cs="Arial"/>
        </w:rPr>
        <w:t>MÉTODOS E TÉCNICAS DE PESQUISA SOCIAL. [</w:t>
      </w:r>
      <w:r w:rsidRPr="004B2B88">
        <w:rPr>
          <w:rFonts w:cs="Arial"/>
          <w:i/>
          <w:iCs/>
        </w:rPr>
        <w:t>S. l.</w:t>
      </w:r>
      <w:r w:rsidRPr="004B2B88">
        <w:rPr>
          <w:rFonts w:cs="Arial"/>
        </w:rPr>
        <w:t xml:space="preserve">]: Editora Atlas Ltda, 2019. </w:t>
      </w:r>
    </w:p>
    <w:p w14:paraId="508D9BB7" w14:textId="77777777" w:rsidR="004B2B88" w:rsidRPr="004B2B88" w:rsidRDefault="004B2B88" w:rsidP="004B2B88">
      <w:pPr>
        <w:pStyle w:val="Bibliografia"/>
        <w:rPr>
          <w:rFonts w:cs="Arial"/>
        </w:rPr>
      </w:pPr>
      <w:r w:rsidRPr="004B2B88">
        <w:rPr>
          <w:rFonts w:cs="Arial"/>
        </w:rPr>
        <w:t xml:space="preserve">MF-CIATA. </w:t>
      </w:r>
      <w:r w:rsidRPr="004B2B88">
        <w:rPr>
          <w:rFonts w:cs="Arial"/>
          <w:b/>
          <w:bCs/>
        </w:rPr>
        <w:t>Manual do Cadastro Imobiliário - CIATA</w:t>
      </w:r>
      <w:r w:rsidRPr="004B2B88">
        <w:rPr>
          <w:rFonts w:cs="Arial"/>
        </w:rPr>
        <w:t>. [</w:t>
      </w:r>
      <w:r w:rsidRPr="004B2B88">
        <w:rPr>
          <w:rFonts w:cs="Arial"/>
          <w:i/>
          <w:iCs/>
        </w:rPr>
        <w:t>S. l.: s. n.</w:t>
      </w:r>
      <w:r w:rsidRPr="004B2B88">
        <w:rPr>
          <w:rFonts w:cs="Arial"/>
        </w:rPr>
        <w:t xml:space="preserve">], 1979. </w:t>
      </w:r>
    </w:p>
    <w:p w14:paraId="639BA6A0" w14:textId="77777777" w:rsidR="004B2B88" w:rsidRPr="004B2B88" w:rsidRDefault="004B2B88" w:rsidP="004B2B88">
      <w:pPr>
        <w:pStyle w:val="Bibliografia"/>
        <w:rPr>
          <w:rFonts w:cs="Arial"/>
        </w:rPr>
      </w:pPr>
      <w:r w:rsidRPr="004B2B88">
        <w:rPr>
          <w:rFonts w:cs="Arial"/>
        </w:rPr>
        <w:t xml:space="preserve">PANCHINIAK, T. </w:t>
      </w:r>
      <w:r w:rsidRPr="004B2B88">
        <w:rPr>
          <w:rFonts w:cs="Arial"/>
          <w:b/>
          <w:bCs/>
        </w:rPr>
        <w:t>Discussão sobre modelos conceituais relacionados ao cadastro territorial: estudo de caso de Joinville</w:t>
      </w:r>
      <w:r w:rsidRPr="004B2B88">
        <w:rPr>
          <w:rFonts w:cs="Arial"/>
        </w:rPr>
        <w:t>. [</w:t>
      </w:r>
      <w:r w:rsidRPr="004B2B88">
        <w:rPr>
          <w:rFonts w:cs="Arial"/>
          <w:i/>
          <w:iCs/>
        </w:rPr>
        <w:t>S. l.</w:t>
      </w:r>
      <w:r w:rsidRPr="004B2B88">
        <w:rPr>
          <w:rFonts w:cs="Arial"/>
        </w:rPr>
        <w:t xml:space="preserve">], 2017. Disponível em: https://repositorio.ufsc.br/handle/123456789/189319. Acesso em: 2 dez. 2024. </w:t>
      </w:r>
    </w:p>
    <w:p w14:paraId="65543E96" w14:textId="77777777" w:rsidR="004B2B88" w:rsidRPr="004B2B88" w:rsidRDefault="004B2B88" w:rsidP="004B2B88">
      <w:pPr>
        <w:pStyle w:val="Bibliografia"/>
        <w:rPr>
          <w:rFonts w:cs="Arial"/>
        </w:rPr>
      </w:pPr>
      <w:r w:rsidRPr="004B2B88">
        <w:rPr>
          <w:rFonts w:cs="Arial"/>
        </w:rPr>
        <w:t>PORTAL NACIONAL DE CONTRATAÇÕES PÚBLICAS - PNCP. [</w:t>
      </w:r>
      <w:r w:rsidRPr="004B2B88">
        <w:rPr>
          <w:rFonts w:cs="Arial"/>
          <w:i/>
          <w:iCs/>
        </w:rPr>
        <w:t>S. l.</w:t>
      </w:r>
      <w:r w:rsidRPr="004B2B88">
        <w:rPr>
          <w:rFonts w:cs="Arial"/>
        </w:rPr>
        <w:t xml:space="preserve">], 2025. Disponível em: https://www.gov.br/pncp/pt-br. Acesso em: 21 fev. 2025. </w:t>
      </w:r>
    </w:p>
    <w:p w14:paraId="6BF1E0FF" w14:textId="77777777" w:rsidR="004B2B88" w:rsidRPr="004B2B88" w:rsidRDefault="004B2B88" w:rsidP="004B2B88">
      <w:pPr>
        <w:pStyle w:val="Bibliografia"/>
        <w:rPr>
          <w:rFonts w:cs="Arial"/>
        </w:rPr>
      </w:pPr>
      <w:r w:rsidRPr="004B2B88">
        <w:rPr>
          <w:rFonts w:cs="Arial"/>
        </w:rPr>
        <w:t xml:space="preserve">PRODANOV, C. C. </w:t>
      </w:r>
      <w:r w:rsidRPr="004B2B88">
        <w:rPr>
          <w:rFonts w:cs="Arial"/>
          <w:b/>
          <w:bCs/>
        </w:rPr>
        <w:t>Metodologia do trabalho científico: métodos e técnicas da pesquisa e do trabalho acadêmico</w:t>
      </w:r>
      <w:r w:rsidRPr="004B2B88">
        <w:rPr>
          <w:rFonts w:cs="Arial"/>
        </w:rPr>
        <w:t>. [</w:t>
      </w:r>
      <w:r w:rsidRPr="004B2B88">
        <w:rPr>
          <w:rFonts w:cs="Arial"/>
          <w:i/>
          <w:iCs/>
        </w:rPr>
        <w:t>S. l.</w:t>
      </w:r>
      <w:r w:rsidRPr="004B2B88">
        <w:rPr>
          <w:rFonts w:cs="Arial"/>
        </w:rPr>
        <w:t xml:space="preserve">]: Universidade Feevale, 2012. </w:t>
      </w:r>
    </w:p>
    <w:p w14:paraId="3951950B" w14:textId="77777777" w:rsidR="004B2B88" w:rsidRPr="004B2B88" w:rsidRDefault="004B2B88" w:rsidP="004B2B88">
      <w:pPr>
        <w:pStyle w:val="Bibliografia"/>
        <w:rPr>
          <w:rFonts w:cs="Arial"/>
        </w:rPr>
      </w:pPr>
      <w:r w:rsidRPr="004B2B88">
        <w:rPr>
          <w:rFonts w:cs="Arial"/>
        </w:rPr>
        <w:t xml:space="preserve">SILBERSCHATZ, A. </w:t>
      </w:r>
      <w:r w:rsidRPr="004B2B88">
        <w:rPr>
          <w:rFonts w:cs="Arial"/>
          <w:b/>
          <w:bCs/>
        </w:rPr>
        <w:t>Sistemas De Bancos De Dados</w:t>
      </w:r>
      <w:r w:rsidRPr="004B2B88">
        <w:rPr>
          <w:rFonts w:cs="Arial"/>
        </w:rPr>
        <w:t xml:space="preserve">. 7. ed. Rio de Janeiro, RJ: Grupo Gen, 2011. </w:t>
      </w:r>
    </w:p>
    <w:p w14:paraId="09CF8AF6" w14:textId="77777777" w:rsidR="004B2B88" w:rsidRPr="004B2B88" w:rsidRDefault="004B2B88" w:rsidP="004B2B88">
      <w:pPr>
        <w:pStyle w:val="Bibliografia"/>
        <w:rPr>
          <w:rFonts w:cs="Arial"/>
        </w:rPr>
      </w:pPr>
      <w:r w:rsidRPr="004B2B88">
        <w:rPr>
          <w:rFonts w:cs="Arial"/>
        </w:rPr>
        <w:t xml:space="preserve">SILVA, E. da. </w:t>
      </w:r>
      <w:r w:rsidRPr="004B2B88">
        <w:rPr>
          <w:rFonts w:cs="Arial"/>
          <w:b/>
          <w:bCs/>
        </w:rPr>
        <w:t>Cadastro Territorial Multifinalitário aplicado à gestão municipal</w:t>
      </w:r>
      <w:r w:rsidRPr="004B2B88">
        <w:rPr>
          <w:rFonts w:cs="Arial"/>
        </w:rPr>
        <w:t xml:space="preserve">. Florianópolis, SC: Ufsc, 2023. </w:t>
      </w:r>
    </w:p>
    <w:p w14:paraId="7A12A92D" w14:textId="77777777" w:rsidR="004B2B88" w:rsidRPr="004B2B88" w:rsidRDefault="004B2B88" w:rsidP="004B2B88">
      <w:pPr>
        <w:pStyle w:val="Bibliografia"/>
        <w:rPr>
          <w:rFonts w:cs="Arial"/>
        </w:rPr>
      </w:pPr>
      <w:r w:rsidRPr="004B2B88">
        <w:rPr>
          <w:rFonts w:cs="Arial"/>
        </w:rPr>
        <w:t>SISCONFI/STN. siconfi. , 2023. Disponível em: https://siconfi.tesouro.gov.br/siconfi/pages/public/sti/iframe_sti.jsf. Acesso em: 28 fev. 2025.</w:t>
      </w:r>
    </w:p>
    <w:p w14:paraId="6E34DFE9" w14:textId="32D9EF89" w:rsidR="000752AD" w:rsidRPr="00693DE7" w:rsidRDefault="000752AD" w:rsidP="000752AD">
      <w:pPr>
        <w:jc w:val="left"/>
        <w:rPr>
          <w:rFonts w:cs="Arial"/>
          <w:szCs w:val="24"/>
        </w:rPr>
      </w:pPr>
      <w:r w:rsidRPr="00693DE7">
        <w:rPr>
          <w:rFonts w:cs="Arial"/>
          <w:szCs w:val="24"/>
        </w:rPr>
        <w:fldChar w:fldCharType="end"/>
      </w:r>
    </w:p>
    <w:p w14:paraId="7D7EDE55" w14:textId="77777777" w:rsidR="000752AD" w:rsidRPr="00693DE7" w:rsidRDefault="000752AD" w:rsidP="000752AD"/>
    <w:p w14:paraId="07246A47" w14:textId="77777777" w:rsidR="000752AD" w:rsidRDefault="000752AD" w:rsidP="000752AD">
      <w:pPr>
        <w:ind w:firstLine="0"/>
      </w:pPr>
    </w:p>
    <w:p w14:paraId="613809C9" w14:textId="021F1D95" w:rsidR="00AD08F9" w:rsidRPr="000752AD" w:rsidRDefault="00AD08F9" w:rsidP="000752AD"/>
    <w:sectPr w:rsidR="00AD08F9" w:rsidRPr="000752AD"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6" w:author="Marco Aurélio Barbiero" w:date="2025-04-24T21:04:00Z" w:initials="MB">
    <w:p w14:paraId="49966AD6" w14:textId="77777777" w:rsidR="008F5BF7" w:rsidRDefault="008F5BF7" w:rsidP="008F5BF7">
      <w:pPr>
        <w:pStyle w:val="Textodecomentrio"/>
        <w:ind w:firstLine="0"/>
        <w:jc w:val="left"/>
      </w:pPr>
      <w:r>
        <w:rPr>
          <w:rStyle w:val="Refdecomentrio"/>
        </w:rPr>
        <w:annotationRef/>
      </w:r>
      <w:r>
        <w:t>Melhorar a redação</w:t>
      </w:r>
    </w:p>
  </w:comment>
  <w:comment w:id="63" w:author="Marco Aurélio Barbiero" w:date="2025-04-24T21:25:00Z" w:initials="MB">
    <w:p w14:paraId="6DD4BD44" w14:textId="77777777" w:rsidR="0022360A" w:rsidRDefault="0022360A" w:rsidP="0022360A">
      <w:pPr>
        <w:pStyle w:val="Textodecomentrio"/>
        <w:ind w:firstLine="0"/>
        <w:jc w:val="left"/>
      </w:pPr>
      <w:r>
        <w:rPr>
          <w:rStyle w:val="Refdecomentrio"/>
        </w:rPr>
        <w:annotationRef/>
      </w:r>
      <w:r>
        <w:t>Item específico na introdução</w:t>
      </w:r>
    </w:p>
  </w:comment>
  <w:comment w:id="69" w:author="Marco Aurélio Barbiero" w:date="2025-04-24T21:26:00Z" w:initials="MB">
    <w:p w14:paraId="1B8D8D40" w14:textId="77777777" w:rsidR="007B58EC" w:rsidRDefault="007B58EC" w:rsidP="007B58EC">
      <w:pPr>
        <w:pStyle w:val="Textodecomentrio"/>
        <w:ind w:firstLine="0"/>
        <w:jc w:val="left"/>
      </w:pPr>
      <w:r>
        <w:rPr>
          <w:rStyle w:val="Refdecomentrio"/>
        </w:rPr>
        <w:annotationRef/>
      </w:r>
      <w:r>
        <w:t xml:space="preserve">Trocar o verbo </w:t>
      </w:r>
    </w:p>
  </w:comment>
  <w:comment w:id="87" w:author="Marco Aurélio Barbiero" w:date="2025-04-24T21:27:00Z" w:initials="MB">
    <w:p w14:paraId="0548DAB5" w14:textId="77777777" w:rsidR="000E0700" w:rsidRDefault="006F0615" w:rsidP="000E0700">
      <w:pPr>
        <w:pStyle w:val="Textodecomentrio"/>
        <w:ind w:firstLine="0"/>
        <w:jc w:val="left"/>
      </w:pPr>
      <w:r>
        <w:rPr>
          <w:rStyle w:val="Refdecomentrio"/>
        </w:rPr>
        <w:annotationRef/>
      </w:r>
      <w:r w:rsidR="000E0700">
        <w:t>Ver citação dos 3 parágrafos</w:t>
      </w:r>
    </w:p>
  </w:comment>
  <w:comment w:id="90" w:author="Marco Aurélio Barbiero" w:date="2025-04-24T21:32:00Z" w:initials="MB">
    <w:p w14:paraId="0565760A" w14:textId="77777777" w:rsidR="009E2117" w:rsidRDefault="009E2117" w:rsidP="009E2117">
      <w:pPr>
        <w:pStyle w:val="Textodecomentrio"/>
        <w:ind w:firstLine="0"/>
        <w:jc w:val="left"/>
      </w:pPr>
      <w:r>
        <w:rPr>
          <w:rStyle w:val="Refdecomentrio"/>
        </w:rPr>
        <w:annotationRef/>
      </w:r>
      <w:r>
        <w:t>Amália Velazco</w:t>
      </w:r>
    </w:p>
  </w:comment>
  <w:comment w:id="96" w:author="Marco Aurélio Barbiero" w:date="2025-04-24T21:35:00Z" w:initials="MB">
    <w:p w14:paraId="166B8C5B" w14:textId="77777777" w:rsidR="00E25167" w:rsidRDefault="00E25167" w:rsidP="00E25167">
      <w:pPr>
        <w:pStyle w:val="Textodecomentrio"/>
        <w:ind w:firstLine="0"/>
        <w:jc w:val="left"/>
      </w:pPr>
      <w:r>
        <w:rPr>
          <w:rStyle w:val="Refdecomentrio"/>
        </w:rPr>
        <w:annotationRef/>
      </w:r>
      <w:r>
        <w:t>Quadro em vez de tabela</w:t>
      </w:r>
    </w:p>
  </w:comment>
  <w:comment w:id="101" w:author="Marco Aurélio Barbiero" w:date="2025-04-24T21:36:00Z" w:initials="MB">
    <w:p w14:paraId="7178BA0D" w14:textId="77777777" w:rsidR="00E25167" w:rsidRDefault="00E25167" w:rsidP="00E25167">
      <w:pPr>
        <w:pStyle w:val="Textodecomentrio"/>
        <w:ind w:firstLine="0"/>
        <w:jc w:val="left"/>
      </w:pPr>
      <w:r>
        <w:rPr>
          <w:rStyle w:val="Refdecomentrio"/>
        </w:rPr>
        <w:annotationRef/>
      </w:r>
      <w:r>
        <w:t>Quadro em vez de tabela</w:t>
      </w:r>
    </w:p>
  </w:comment>
  <w:comment w:id="106" w:author="Marco Aurélio Barbiero" w:date="2025-04-24T21:37:00Z" w:initials="MB">
    <w:p w14:paraId="764C923F" w14:textId="77777777" w:rsidR="00B55D75" w:rsidRDefault="00B55D75" w:rsidP="00B55D75">
      <w:pPr>
        <w:pStyle w:val="Textodecomentrio"/>
        <w:ind w:firstLine="0"/>
        <w:jc w:val="left"/>
      </w:pPr>
      <w:r>
        <w:rPr>
          <w:rStyle w:val="Refdecomentrio"/>
        </w:rPr>
        <w:annotationRef/>
      </w:r>
      <w:r>
        <w:t>Motivação para as escolhas</w:t>
      </w:r>
    </w:p>
  </w:comment>
  <w:comment w:id="119" w:author="Marco Aurélio Barbiero" w:date="2025-04-24T21:39:00Z" w:initials="MB">
    <w:p w14:paraId="33D39844" w14:textId="77777777" w:rsidR="00F20557" w:rsidRDefault="00F20557" w:rsidP="00F20557">
      <w:pPr>
        <w:pStyle w:val="Textodecomentrio"/>
        <w:ind w:firstLine="0"/>
        <w:jc w:val="left"/>
      </w:pPr>
      <w:r>
        <w:rPr>
          <w:rStyle w:val="Refdecomentrio"/>
        </w:rPr>
        <w:annotationRef/>
      </w:r>
      <w:r>
        <w:t>Citação indireta</w:t>
      </w:r>
    </w:p>
  </w:comment>
  <w:comment w:id="123" w:author="Marco Aurélio Barbiero" w:date="2025-04-24T21:40:00Z" w:initials="MB">
    <w:p w14:paraId="2CDACAED" w14:textId="77777777" w:rsidR="00430C5B" w:rsidRDefault="00430C5B" w:rsidP="00430C5B">
      <w:pPr>
        <w:pStyle w:val="Textodecomentrio"/>
        <w:ind w:firstLine="0"/>
        <w:jc w:val="left"/>
      </w:pPr>
      <w:r>
        <w:rPr>
          <w:rStyle w:val="Refdecomentrio"/>
        </w:rPr>
        <w:annotationRef/>
      </w:r>
      <w:r>
        <w:t>Retirar as definições</w:t>
      </w:r>
    </w:p>
  </w:comment>
  <w:comment w:id="126" w:author="Marco Aurélio Barbiero" w:date="2025-04-24T21:43:00Z" w:initials="MB">
    <w:p w14:paraId="4C404445" w14:textId="5F1AD929" w:rsidR="003D01A6" w:rsidRDefault="00B61624" w:rsidP="003D01A6">
      <w:pPr>
        <w:pStyle w:val="Textodecomentrio"/>
        <w:ind w:firstLine="0"/>
        <w:jc w:val="left"/>
      </w:pPr>
      <w:r>
        <w:rPr>
          <w:rStyle w:val="Refdecomentrio"/>
        </w:rPr>
        <w:annotationRef/>
      </w:r>
      <w:r w:rsidR="003D01A6">
        <w:t>Capítulo Limitações da pesquisa no início e Recomendações para trabalhos futuros no final</w:t>
      </w:r>
    </w:p>
  </w:comment>
  <w:comment w:id="137" w:author="Marco Aurélio Barbiero" w:date="2025-04-24T21:47:00Z" w:initials="MB">
    <w:p w14:paraId="3ACF09C6" w14:textId="77777777" w:rsidR="008B0D55" w:rsidRDefault="008B0D55" w:rsidP="008B0D55">
      <w:pPr>
        <w:pStyle w:val="Textodecomentrio"/>
        <w:ind w:firstLine="0"/>
        <w:jc w:val="left"/>
      </w:pPr>
      <w:r>
        <w:rPr>
          <w:rStyle w:val="Refdecomentrio"/>
        </w:rPr>
        <w:annotationRef/>
      </w:r>
      <w:r>
        <w:t>A tabela está 9 páginas atr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966AD6" w15:done="0"/>
  <w15:commentEx w15:paraId="6DD4BD44" w15:done="0"/>
  <w15:commentEx w15:paraId="1B8D8D40" w15:done="0"/>
  <w15:commentEx w15:paraId="0548DAB5" w15:done="0"/>
  <w15:commentEx w15:paraId="0565760A" w15:done="0"/>
  <w15:commentEx w15:paraId="166B8C5B" w15:done="0"/>
  <w15:commentEx w15:paraId="7178BA0D" w15:done="0"/>
  <w15:commentEx w15:paraId="764C923F" w15:done="0"/>
  <w15:commentEx w15:paraId="33D39844" w15:done="0"/>
  <w15:commentEx w15:paraId="2CDACAED" w15:done="0"/>
  <w15:commentEx w15:paraId="4C404445" w15:done="0"/>
  <w15:commentEx w15:paraId="3ACF09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095ADB" w16cex:dateUtc="2025-04-25T00:04:00Z"/>
  <w16cex:commentExtensible w16cex:durableId="0B461418" w16cex:dateUtc="2025-04-25T00:25:00Z"/>
  <w16cex:commentExtensible w16cex:durableId="37AD695B" w16cex:dateUtc="2025-04-25T00:26:00Z"/>
  <w16cex:commentExtensible w16cex:durableId="5DF4D809" w16cex:dateUtc="2025-04-25T00:27:00Z"/>
  <w16cex:commentExtensible w16cex:durableId="379C0414" w16cex:dateUtc="2025-04-25T00:32:00Z"/>
  <w16cex:commentExtensible w16cex:durableId="4846F945" w16cex:dateUtc="2025-04-25T00:35:00Z"/>
  <w16cex:commentExtensible w16cex:durableId="00598A83" w16cex:dateUtc="2025-04-25T00:36:00Z"/>
  <w16cex:commentExtensible w16cex:durableId="785513CE" w16cex:dateUtc="2025-04-25T00:37:00Z"/>
  <w16cex:commentExtensible w16cex:durableId="6B30C21A" w16cex:dateUtc="2025-04-25T00:39:00Z"/>
  <w16cex:commentExtensible w16cex:durableId="28C37BED" w16cex:dateUtc="2025-04-25T00:40:00Z"/>
  <w16cex:commentExtensible w16cex:durableId="484E831D" w16cex:dateUtc="2025-04-25T00:43:00Z"/>
  <w16cex:commentExtensible w16cex:durableId="3E6387FF" w16cex:dateUtc="2025-04-25T0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966AD6" w16cid:durableId="79095ADB"/>
  <w16cid:commentId w16cid:paraId="6DD4BD44" w16cid:durableId="0B461418"/>
  <w16cid:commentId w16cid:paraId="1B8D8D40" w16cid:durableId="37AD695B"/>
  <w16cid:commentId w16cid:paraId="0548DAB5" w16cid:durableId="5DF4D809"/>
  <w16cid:commentId w16cid:paraId="0565760A" w16cid:durableId="379C0414"/>
  <w16cid:commentId w16cid:paraId="166B8C5B" w16cid:durableId="4846F945"/>
  <w16cid:commentId w16cid:paraId="7178BA0D" w16cid:durableId="00598A83"/>
  <w16cid:commentId w16cid:paraId="764C923F" w16cid:durableId="785513CE"/>
  <w16cid:commentId w16cid:paraId="33D39844" w16cid:durableId="6B30C21A"/>
  <w16cid:commentId w16cid:paraId="2CDACAED" w16cid:durableId="28C37BED"/>
  <w16cid:commentId w16cid:paraId="4C404445" w16cid:durableId="484E831D"/>
  <w16cid:commentId w16cid:paraId="3ACF09C6" w16cid:durableId="3E638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A2E853" w14:textId="77777777" w:rsidR="002B6F68" w:rsidRPr="00B322C5" w:rsidRDefault="002B6F68" w:rsidP="00362BEC">
      <w:pPr>
        <w:spacing w:line="240" w:lineRule="auto"/>
      </w:pPr>
      <w:r w:rsidRPr="00B322C5">
        <w:separator/>
      </w:r>
    </w:p>
  </w:endnote>
  <w:endnote w:type="continuationSeparator" w:id="0">
    <w:p w14:paraId="2CF94D8A" w14:textId="77777777" w:rsidR="002B6F68" w:rsidRPr="00B322C5" w:rsidRDefault="002B6F68"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6F97B6" w14:textId="77777777" w:rsidR="002B6F68" w:rsidRPr="00B322C5" w:rsidRDefault="002B6F68" w:rsidP="00802B3F">
      <w:pPr>
        <w:spacing w:line="240" w:lineRule="auto"/>
        <w:ind w:firstLine="0"/>
      </w:pPr>
      <w:r w:rsidRPr="00B322C5">
        <w:separator/>
      </w:r>
    </w:p>
  </w:footnote>
  <w:footnote w:type="continuationSeparator" w:id="0">
    <w:p w14:paraId="1F947068" w14:textId="77777777" w:rsidR="002B6F68" w:rsidRPr="00B322C5" w:rsidRDefault="002B6F68" w:rsidP="00362BEC">
      <w:pPr>
        <w:spacing w:line="240" w:lineRule="auto"/>
      </w:pPr>
      <w:r w:rsidRPr="00B322C5">
        <w:continuationSeparator/>
      </w:r>
    </w:p>
  </w:footnote>
  <w:footnote w:id="1">
    <w:p w14:paraId="285A18FE" w14:textId="77777777" w:rsidR="000752AD" w:rsidRPr="00693DE7" w:rsidRDefault="000752AD" w:rsidP="000752AD">
      <w:pPr>
        <w:pStyle w:val="Textodenotaderodap"/>
        <w:ind w:firstLine="0"/>
      </w:pPr>
      <w:r w:rsidRPr="00693DE7">
        <w:rPr>
          <w:rStyle w:val="Refdenotaderodap"/>
        </w:rPr>
        <w:footnoteRef/>
      </w:r>
      <w:r w:rsidRPr="00693DE7">
        <w:t xml:space="preserve"> Segundo classificação da CNM, municípios com menos de 50 mil habitantes são considerados pequenos.</w:t>
      </w:r>
    </w:p>
  </w:footnote>
  <w:footnote w:id="2">
    <w:p w14:paraId="237D9693" w14:textId="77777777" w:rsidR="000752AD" w:rsidRPr="00693DE7" w:rsidRDefault="000752AD" w:rsidP="000752AD">
      <w:pPr>
        <w:pStyle w:val="Textodenotaderodap"/>
        <w:ind w:firstLine="0"/>
      </w:pPr>
      <w:r w:rsidRPr="00693DE7">
        <w:rPr>
          <w:rStyle w:val="Refdenotaderodap"/>
        </w:rPr>
        <w:footnoteRef/>
      </w:r>
      <w:r w:rsidRPr="00693DE7">
        <w:t xml:space="preserve"> 130 municípios não tinham uma conta para o IPTU em sua contabilidade em 2023.</w:t>
      </w:r>
    </w:p>
  </w:footnote>
  <w:footnote w:id="3">
    <w:p w14:paraId="24065820" w14:textId="77777777" w:rsidR="000752AD" w:rsidRPr="00693DE7" w:rsidRDefault="000752AD" w:rsidP="000752AD">
      <w:pPr>
        <w:pStyle w:val="Textodenotaderodap"/>
        <w:ind w:firstLine="0"/>
      </w:pPr>
      <w:r w:rsidRPr="00693DE7">
        <w:rPr>
          <w:rStyle w:val="Refdenotaderodap"/>
        </w:rPr>
        <w:footnoteRef/>
      </w:r>
      <w:r w:rsidRPr="00693DE7">
        <w:t xml:space="preserve"> Miraselva - PR</w:t>
      </w:r>
    </w:p>
  </w:footnote>
  <w:footnote w:id="4">
    <w:p w14:paraId="226F8B7C" w14:textId="77777777" w:rsidR="000752AD" w:rsidRPr="00693DE7" w:rsidRDefault="000752AD" w:rsidP="000752AD">
      <w:pPr>
        <w:pStyle w:val="Textodenotaderodap"/>
        <w:ind w:firstLine="0"/>
      </w:pPr>
      <w:r w:rsidRPr="00693DE7">
        <w:rPr>
          <w:rStyle w:val="Refdenotaderodap"/>
        </w:rPr>
        <w:footnoteRef/>
      </w:r>
      <w:r w:rsidRPr="00693DE7">
        <w:t xml:space="preserve"> Parazinho - RN</w:t>
      </w:r>
    </w:p>
  </w:footnote>
  <w:footnote w:id="5">
    <w:p w14:paraId="2C46CEF1" w14:textId="77777777" w:rsidR="000752AD" w:rsidRPr="00693DE7" w:rsidRDefault="000752AD" w:rsidP="000752AD">
      <w:pPr>
        <w:pStyle w:val="Textodenotaderodap"/>
        <w:ind w:firstLine="0"/>
      </w:pPr>
      <w:r w:rsidRPr="00693DE7">
        <w:rPr>
          <w:rStyle w:val="Refdenotaderodap"/>
        </w:rPr>
        <w:footnoteRef/>
      </w:r>
      <w:r w:rsidRPr="00693DE7">
        <w:t xml:space="preserve"> Serra da Saudade - MG</w:t>
      </w:r>
    </w:p>
  </w:footnote>
  <w:footnote w:id="6">
    <w:p w14:paraId="337DC48D" w14:textId="77777777" w:rsidR="000752AD" w:rsidRPr="00693DE7" w:rsidRDefault="000752AD" w:rsidP="000752AD">
      <w:pPr>
        <w:pStyle w:val="Textodenotaderodap"/>
        <w:ind w:firstLine="0"/>
      </w:pPr>
      <w:r w:rsidRPr="00693DE7">
        <w:rPr>
          <w:rStyle w:val="Refdenotaderodap"/>
        </w:rPr>
        <w:footnoteRef/>
      </w:r>
      <w:r w:rsidRPr="00693DE7">
        <w:t xml:space="preserve"> Canaã dos Carajás - PA</w:t>
      </w:r>
    </w:p>
  </w:footnote>
  <w:footnote w:id="7">
    <w:p w14:paraId="7AEA1642" w14:textId="77777777" w:rsidR="000752AD" w:rsidRPr="00693DE7" w:rsidRDefault="000752AD" w:rsidP="000752AD">
      <w:pPr>
        <w:pStyle w:val="Textodenotaderodap"/>
        <w:ind w:firstLine="0"/>
      </w:pPr>
      <w:r w:rsidRPr="00693DE7">
        <w:rPr>
          <w:rStyle w:val="Refdenotaderodap"/>
        </w:rPr>
        <w:footnoteRef/>
      </w:r>
      <w:r w:rsidRPr="00693DE7">
        <w:t xml:space="preserve"> Xangri-lá - RS</w:t>
      </w:r>
    </w:p>
  </w:footnote>
  <w:footnote w:id="8">
    <w:p w14:paraId="0164D54C" w14:textId="77777777" w:rsidR="000752AD" w:rsidRPr="00693DE7" w:rsidRDefault="000752AD" w:rsidP="000752AD">
      <w:pPr>
        <w:pStyle w:val="Textodenotaderodap"/>
        <w:ind w:firstLine="0"/>
      </w:pPr>
      <w:r w:rsidRPr="00693DE7">
        <w:rPr>
          <w:rStyle w:val="Refdenotaderodap"/>
        </w:rPr>
        <w:footnoteRef/>
      </w:r>
      <w:r w:rsidRPr="00693DE7">
        <w:t xml:space="preserve"> Goianira – GO</w:t>
      </w:r>
    </w:p>
    <w:p w14:paraId="145766B4" w14:textId="77777777" w:rsidR="000752AD" w:rsidRPr="00693DE7" w:rsidRDefault="000752AD" w:rsidP="000752AD">
      <w:pPr>
        <w:pStyle w:val="Textodenotaderodap"/>
      </w:pPr>
    </w:p>
  </w:footnote>
  <w:footnote w:id="9">
    <w:p w14:paraId="5E235DAA" w14:textId="67CB0C03" w:rsidR="000759F5" w:rsidRDefault="000759F5" w:rsidP="00BF4582">
      <w:pPr>
        <w:pStyle w:val="Legenda"/>
        <w:jc w:val="left"/>
      </w:pPr>
      <w:r>
        <w:rPr>
          <w:rStyle w:val="Refdenotaderodap"/>
        </w:rPr>
        <w:footnoteRef/>
      </w:r>
      <w:r>
        <w:t xml:space="preserve"> Embora </w:t>
      </w:r>
      <w:r w:rsidR="002D4D0F">
        <w:t>classe seja um</w:t>
      </w:r>
      <w:r w:rsidR="00EA7CCC">
        <w:t>a</w:t>
      </w:r>
      <w:r w:rsidR="002D4D0F">
        <w:t xml:space="preserve"> </w:t>
      </w:r>
      <w:r w:rsidR="00BD3485">
        <w:t xml:space="preserve">palavra </w:t>
      </w:r>
      <w:r w:rsidR="002D4D0F">
        <w:t xml:space="preserve">originalmente </w:t>
      </w:r>
      <w:r w:rsidR="002D3620">
        <w:t>empregada</w:t>
      </w:r>
      <w:r w:rsidR="002D4D0F">
        <w:t xml:space="preserve"> em programação orienta</w:t>
      </w:r>
      <w:r w:rsidR="008C1E88">
        <w:t>da</w:t>
      </w:r>
      <w:r w:rsidR="002D4D0F">
        <w:t xml:space="preserve"> a objetos (oop)</w:t>
      </w:r>
      <w:r w:rsidR="00A854F7">
        <w:t xml:space="preserve"> </w:t>
      </w:r>
      <w:r w:rsidR="008C1E88">
        <w:t>para</w:t>
      </w:r>
      <w:r w:rsidR="00A854F7">
        <w:t xml:space="preserve"> designa</w:t>
      </w:r>
      <w:r w:rsidR="008C1E88">
        <w:t>r</w:t>
      </w:r>
      <w:r w:rsidR="00A854F7">
        <w:t xml:space="preserve"> algo mais complexo que uma tab</w:t>
      </w:r>
      <w:r w:rsidR="00563A61">
        <w:t>el</w:t>
      </w:r>
      <w:r w:rsidR="00A854F7">
        <w:t>a</w:t>
      </w:r>
      <w:r w:rsidR="00EF118A">
        <w:t>, el</w:t>
      </w:r>
      <w:r w:rsidR="00D55481">
        <w:t>a</w:t>
      </w:r>
      <w:r w:rsidR="00EF118A">
        <w:t xml:space="preserve"> já se incorporou ao jargão de banco de dados </w:t>
      </w:r>
      <w:r w:rsidR="003E7A15">
        <w:t>e é usad</w:t>
      </w:r>
      <w:r w:rsidR="00D55481">
        <w:t>a</w:t>
      </w:r>
      <w:r w:rsidR="003E7A15">
        <w:t xml:space="preserve"> indistintamente </w:t>
      </w:r>
      <w:r w:rsidR="003E7A15">
        <w:fldChar w:fldCharType="begin"/>
      </w:r>
      <w:r w:rsidR="003E7A15">
        <w:instrText xml:space="preserve"> ADDIN ZOTERO_ITEM CSL_CITATION {"citationID":"yjeNRsIU","properties":{"formattedCitation":"(Silberschatz, 2011)","plainCitation":"(Silberschatz, 2011)","noteIndex":9},"citationItems":[{"id":205,"uris":["http://zotero.org/users/15531986/items/JM4XPK2A"],"itemData":{"id":205,"type":"book","edition":"7","event-place":"Rio de Janeiro, RJ","ISBN":"978-85-9515-733-0","language":"pt-BR","number-of-pages":"754","publisher":"Grupo Gen","publisher-place":"Rio de Janeiro, RJ","source":"Câmara Brasileira do Livro ISBN","title":"Sistemas De Bancos De Dados","author":[{"family":"Silberschatz","given":"Abranham"}],"contributor":[{"family":"Korth","given":"Henry F."},{"family":"Sudarshan","given":"S."}],"issued":{"date-parts":[["2011"]]}}}],"schema":"https://github.com/citation-style-language/schema/raw/master/csl-citation.json"} </w:instrText>
      </w:r>
      <w:r w:rsidR="003E7A15">
        <w:fldChar w:fldCharType="separate"/>
      </w:r>
      <w:r w:rsidR="003E7A15" w:rsidRPr="003E7A15">
        <w:rPr>
          <w:rFonts w:cs="Arial"/>
        </w:rPr>
        <w:t>(Silberschatz, 2011)</w:t>
      </w:r>
      <w:r w:rsidR="003E7A15">
        <w:fldChar w:fldCharType="end"/>
      </w:r>
      <w:r w:rsidR="003E7A15">
        <w:t>.</w:t>
      </w:r>
      <w:r w:rsidR="00EF118A">
        <w:t xml:space="preserve"> </w:t>
      </w:r>
    </w:p>
  </w:footnote>
  <w:footnote w:id="10">
    <w:p w14:paraId="780BD3AA" w14:textId="77777777" w:rsidR="000752AD" w:rsidRPr="00693DE7" w:rsidRDefault="000752AD" w:rsidP="000752AD">
      <w:pPr>
        <w:pStyle w:val="Textodenotaderodap"/>
      </w:pPr>
      <w:r w:rsidRPr="00693DE7">
        <w:rPr>
          <w:rStyle w:val="Refdenotaderodap"/>
        </w:rPr>
        <w:footnoteRef/>
      </w:r>
      <w:r w:rsidRPr="00693DE7">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 w:id="11">
    <w:p w14:paraId="78C42903" w14:textId="77777777" w:rsidR="000752AD" w:rsidRPr="00EF0800" w:rsidRDefault="000752AD" w:rsidP="000752AD">
      <w:pPr>
        <w:pStyle w:val="Textodenotaderodap"/>
      </w:pPr>
      <w:r w:rsidRPr="00693DE7">
        <w:rPr>
          <w:rStyle w:val="Refdenotaderodap"/>
        </w:rPr>
        <w:footnoteRef/>
      </w:r>
      <w:r w:rsidRPr="00693DE7">
        <w:t xml:space="preserve"> </w:t>
      </w:r>
      <w:hyperlink r:id="rId1" w:history="1">
        <w:r w:rsidRPr="00693DE7">
          <w:rPr>
            <w:rStyle w:val="Hyperlink"/>
          </w:rPr>
          <w:t>https://www.ibge.gov.br/estatisticas/sociais/populacao/38734-cadastro-nacional-de-enderecos-para-fins-estatisticos.html?edicao=41843&amp;t=downloads</w:t>
        </w:r>
      </w:hyperlink>
      <w:r w:rsidRPr="00693DE7">
        <w:t xml:space="preserve"> – acesso em 10/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4B8083B"/>
    <w:multiLevelType w:val="multilevel"/>
    <w:tmpl w:val="4B8C9F5A"/>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5"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6"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1"/>
  </w:num>
  <w:num w:numId="2" w16cid:durableId="728268208">
    <w:abstractNumId w:val="5"/>
  </w:num>
  <w:num w:numId="3" w16cid:durableId="745035051">
    <w:abstractNumId w:val="6"/>
  </w:num>
  <w:num w:numId="4" w16cid:durableId="884559754">
    <w:abstractNumId w:val="4"/>
  </w:num>
  <w:num w:numId="5" w16cid:durableId="1135755419">
    <w:abstractNumId w:val="3"/>
  </w:num>
  <w:num w:numId="6" w16cid:durableId="51119641">
    <w:abstractNumId w:val="2"/>
  </w:num>
  <w:num w:numId="7" w16cid:durableId="1702894710">
    <w:abstractNumId w:val="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rson w15:author="Carlos">
    <w15:presenceInfo w15:providerId="None" w15:userId="Carl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23D4"/>
    <w:rsid w:val="0000291E"/>
    <w:rsid w:val="00002DBA"/>
    <w:rsid w:val="000035DC"/>
    <w:rsid w:val="000067F4"/>
    <w:rsid w:val="000074AD"/>
    <w:rsid w:val="00010780"/>
    <w:rsid w:val="000107B9"/>
    <w:rsid w:val="0001136E"/>
    <w:rsid w:val="00011703"/>
    <w:rsid w:val="0001209B"/>
    <w:rsid w:val="00013C55"/>
    <w:rsid w:val="000143E8"/>
    <w:rsid w:val="00015F02"/>
    <w:rsid w:val="000160DE"/>
    <w:rsid w:val="0001704A"/>
    <w:rsid w:val="000211D7"/>
    <w:rsid w:val="000232A2"/>
    <w:rsid w:val="0002385F"/>
    <w:rsid w:val="00024107"/>
    <w:rsid w:val="00024395"/>
    <w:rsid w:val="000247D9"/>
    <w:rsid w:val="00024B84"/>
    <w:rsid w:val="000276C5"/>
    <w:rsid w:val="0003070B"/>
    <w:rsid w:val="00030BF9"/>
    <w:rsid w:val="00032B21"/>
    <w:rsid w:val="00033365"/>
    <w:rsid w:val="000342B2"/>
    <w:rsid w:val="000347AA"/>
    <w:rsid w:val="00035206"/>
    <w:rsid w:val="000371BC"/>
    <w:rsid w:val="000413B3"/>
    <w:rsid w:val="00041DA1"/>
    <w:rsid w:val="00044BD7"/>
    <w:rsid w:val="00044C41"/>
    <w:rsid w:val="00050441"/>
    <w:rsid w:val="00050C84"/>
    <w:rsid w:val="000511FD"/>
    <w:rsid w:val="00051B67"/>
    <w:rsid w:val="00051D0A"/>
    <w:rsid w:val="0005362B"/>
    <w:rsid w:val="00054CAB"/>
    <w:rsid w:val="00055F8E"/>
    <w:rsid w:val="000567EF"/>
    <w:rsid w:val="00056F24"/>
    <w:rsid w:val="000579AB"/>
    <w:rsid w:val="00057BDD"/>
    <w:rsid w:val="00063547"/>
    <w:rsid w:val="00063EB9"/>
    <w:rsid w:val="00067E1F"/>
    <w:rsid w:val="00070BC3"/>
    <w:rsid w:val="000716BC"/>
    <w:rsid w:val="000724E3"/>
    <w:rsid w:val="0007312F"/>
    <w:rsid w:val="0007423E"/>
    <w:rsid w:val="00074EDE"/>
    <w:rsid w:val="000752AD"/>
    <w:rsid w:val="000759F5"/>
    <w:rsid w:val="00076092"/>
    <w:rsid w:val="00076101"/>
    <w:rsid w:val="00081866"/>
    <w:rsid w:val="00081CA1"/>
    <w:rsid w:val="000833B3"/>
    <w:rsid w:val="000837B9"/>
    <w:rsid w:val="00083B1B"/>
    <w:rsid w:val="00083B70"/>
    <w:rsid w:val="000846C9"/>
    <w:rsid w:val="0008552C"/>
    <w:rsid w:val="00086332"/>
    <w:rsid w:val="0009082F"/>
    <w:rsid w:val="000909B5"/>
    <w:rsid w:val="00091176"/>
    <w:rsid w:val="0009165C"/>
    <w:rsid w:val="000916E4"/>
    <w:rsid w:val="00092292"/>
    <w:rsid w:val="00093399"/>
    <w:rsid w:val="000937FE"/>
    <w:rsid w:val="00093CFF"/>
    <w:rsid w:val="00094266"/>
    <w:rsid w:val="0009440A"/>
    <w:rsid w:val="0009548F"/>
    <w:rsid w:val="00096AB9"/>
    <w:rsid w:val="0009738B"/>
    <w:rsid w:val="00097AF0"/>
    <w:rsid w:val="000A1EF1"/>
    <w:rsid w:val="000A1FBC"/>
    <w:rsid w:val="000A21C8"/>
    <w:rsid w:val="000A28C8"/>
    <w:rsid w:val="000A5A5E"/>
    <w:rsid w:val="000A65D9"/>
    <w:rsid w:val="000A6C15"/>
    <w:rsid w:val="000A72E2"/>
    <w:rsid w:val="000A78C2"/>
    <w:rsid w:val="000B1093"/>
    <w:rsid w:val="000B279C"/>
    <w:rsid w:val="000B3A2F"/>
    <w:rsid w:val="000B405E"/>
    <w:rsid w:val="000B48B7"/>
    <w:rsid w:val="000B4F34"/>
    <w:rsid w:val="000B5A04"/>
    <w:rsid w:val="000B5F44"/>
    <w:rsid w:val="000B6532"/>
    <w:rsid w:val="000B6704"/>
    <w:rsid w:val="000B7825"/>
    <w:rsid w:val="000C0951"/>
    <w:rsid w:val="000C166B"/>
    <w:rsid w:val="000C2527"/>
    <w:rsid w:val="000C380A"/>
    <w:rsid w:val="000C4DB9"/>
    <w:rsid w:val="000C4EAC"/>
    <w:rsid w:val="000C511D"/>
    <w:rsid w:val="000C52EE"/>
    <w:rsid w:val="000C5B46"/>
    <w:rsid w:val="000C60AC"/>
    <w:rsid w:val="000C6AF2"/>
    <w:rsid w:val="000D0A15"/>
    <w:rsid w:val="000D163D"/>
    <w:rsid w:val="000D1C41"/>
    <w:rsid w:val="000D3933"/>
    <w:rsid w:val="000D4AFC"/>
    <w:rsid w:val="000D4E5C"/>
    <w:rsid w:val="000D5953"/>
    <w:rsid w:val="000E003A"/>
    <w:rsid w:val="000E0700"/>
    <w:rsid w:val="000E2B78"/>
    <w:rsid w:val="000E2E05"/>
    <w:rsid w:val="000E2EA0"/>
    <w:rsid w:val="000E31AA"/>
    <w:rsid w:val="000E3379"/>
    <w:rsid w:val="000E538D"/>
    <w:rsid w:val="000E5D70"/>
    <w:rsid w:val="000E7429"/>
    <w:rsid w:val="000F03F8"/>
    <w:rsid w:val="000F1BEA"/>
    <w:rsid w:val="000F2D9D"/>
    <w:rsid w:val="000F2DF4"/>
    <w:rsid w:val="000F3BBC"/>
    <w:rsid w:val="000F4B9D"/>
    <w:rsid w:val="000F592A"/>
    <w:rsid w:val="000F5971"/>
    <w:rsid w:val="000F598C"/>
    <w:rsid w:val="000F6027"/>
    <w:rsid w:val="00100474"/>
    <w:rsid w:val="00100C3C"/>
    <w:rsid w:val="00100D7F"/>
    <w:rsid w:val="00101140"/>
    <w:rsid w:val="00101846"/>
    <w:rsid w:val="001029AB"/>
    <w:rsid w:val="0010436D"/>
    <w:rsid w:val="00104768"/>
    <w:rsid w:val="001057C2"/>
    <w:rsid w:val="001068B4"/>
    <w:rsid w:val="0011119B"/>
    <w:rsid w:val="00111B65"/>
    <w:rsid w:val="00112BE7"/>
    <w:rsid w:val="00112D7A"/>
    <w:rsid w:val="00113329"/>
    <w:rsid w:val="00114B2B"/>
    <w:rsid w:val="00114C3D"/>
    <w:rsid w:val="0011799F"/>
    <w:rsid w:val="00117E34"/>
    <w:rsid w:val="00120B78"/>
    <w:rsid w:val="00121406"/>
    <w:rsid w:val="0012261A"/>
    <w:rsid w:val="00126936"/>
    <w:rsid w:val="00126C34"/>
    <w:rsid w:val="00126C56"/>
    <w:rsid w:val="00126DBA"/>
    <w:rsid w:val="0012717F"/>
    <w:rsid w:val="00130FC0"/>
    <w:rsid w:val="001315CC"/>
    <w:rsid w:val="00131966"/>
    <w:rsid w:val="00132448"/>
    <w:rsid w:val="00132513"/>
    <w:rsid w:val="00132B22"/>
    <w:rsid w:val="00132D9B"/>
    <w:rsid w:val="00134A1A"/>
    <w:rsid w:val="00134CF0"/>
    <w:rsid w:val="001368C2"/>
    <w:rsid w:val="00140736"/>
    <w:rsid w:val="00143337"/>
    <w:rsid w:val="00143D9E"/>
    <w:rsid w:val="00145F7B"/>
    <w:rsid w:val="00146DBC"/>
    <w:rsid w:val="00150CA4"/>
    <w:rsid w:val="001518EF"/>
    <w:rsid w:val="001525F0"/>
    <w:rsid w:val="001526D0"/>
    <w:rsid w:val="0015340A"/>
    <w:rsid w:val="00153CD9"/>
    <w:rsid w:val="00154960"/>
    <w:rsid w:val="001606BF"/>
    <w:rsid w:val="00160901"/>
    <w:rsid w:val="00160CF3"/>
    <w:rsid w:val="00160EC1"/>
    <w:rsid w:val="00161A04"/>
    <w:rsid w:val="0016262A"/>
    <w:rsid w:val="0016369D"/>
    <w:rsid w:val="00163C99"/>
    <w:rsid w:val="00166179"/>
    <w:rsid w:val="00167F53"/>
    <w:rsid w:val="0017014A"/>
    <w:rsid w:val="00170C52"/>
    <w:rsid w:val="001715B6"/>
    <w:rsid w:val="00172768"/>
    <w:rsid w:val="00173BC2"/>
    <w:rsid w:val="00174141"/>
    <w:rsid w:val="00176D09"/>
    <w:rsid w:val="00177C59"/>
    <w:rsid w:val="001801CD"/>
    <w:rsid w:val="001811BD"/>
    <w:rsid w:val="00181CB1"/>
    <w:rsid w:val="00181F7D"/>
    <w:rsid w:val="00181FFE"/>
    <w:rsid w:val="001820B6"/>
    <w:rsid w:val="00182954"/>
    <w:rsid w:val="00183B0D"/>
    <w:rsid w:val="001849BD"/>
    <w:rsid w:val="001856C0"/>
    <w:rsid w:val="00187F70"/>
    <w:rsid w:val="0019569D"/>
    <w:rsid w:val="00197FDF"/>
    <w:rsid w:val="001A01C3"/>
    <w:rsid w:val="001A109A"/>
    <w:rsid w:val="001A1424"/>
    <w:rsid w:val="001A2C4E"/>
    <w:rsid w:val="001A3089"/>
    <w:rsid w:val="001A4760"/>
    <w:rsid w:val="001A48DF"/>
    <w:rsid w:val="001A4BE3"/>
    <w:rsid w:val="001A757A"/>
    <w:rsid w:val="001A76EB"/>
    <w:rsid w:val="001A7E1E"/>
    <w:rsid w:val="001B2806"/>
    <w:rsid w:val="001B2FC4"/>
    <w:rsid w:val="001B3816"/>
    <w:rsid w:val="001B69C7"/>
    <w:rsid w:val="001B6E9A"/>
    <w:rsid w:val="001C024D"/>
    <w:rsid w:val="001C17BA"/>
    <w:rsid w:val="001C33FA"/>
    <w:rsid w:val="001C3507"/>
    <w:rsid w:val="001C4296"/>
    <w:rsid w:val="001C559F"/>
    <w:rsid w:val="001C58DC"/>
    <w:rsid w:val="001C71B6"/>
    <w:rsid w:val="001C7EFF"/>
    <w:rsid w:val="001D0A7D"/>
    <w:rsid w:val="001D1019"/>
    <w:rsid w:val="001D15C0"/>
    <w:rsid w:val="001D2207"/>
    <w:rsid w:val="001D25E5"/>
    <w:rsid w:val="001D51EA"/>
    <w:rsid w:val="001D55DE"/>
    <w:rsid w:val="001D59C3"/>
    <w:rsid w:val="001D5AC4"/>
    <w:rsid w:val="001D5CBA"/>
    <w:rsid w:val="001D5D42"/>
    <w:rsid w:val="001D6B99"/>
    <w:rsid w:val="001D6CBB"/>
    <w:rsid w:val="001E2422"/>
    <w:rsid w:val="001E2DF2"/>
    <w:rsid w:val="001E4329"/>
    <w:rsid w:val="001E7104"/>
    <w:rsid w:val="001E789C"/>
    <w:rsid w:val="001F3992"/>
    <w:rsid w:val="001F41EB"/>
    <w:rsid w:val="001F601B"/>
    <w:rsid w:val="001F6116"/>
    <w:rsid w:val="00200B6B"/>
    <w:rsid w:val="002011AC"/>
    <w:rsid w:val="00201231"/>
    <w:rsid w:val="00203322"/>
    <w:rsid w:val="00203794"/>
    <w:rsid w:val="00203DA0"/>
    <w:rsid w:val="00203F1A"/>
    <w:rsid w:val="00204483"/>
    <w:rsid w:val="0020603F"/>
    <w:rsid w:val="00206D84"/>
    <w:rsid w:val="002074C5"/>
    <w:rsid w:val="00210190"/>
    <w:rsid w:val="00210C6B"/>
    <w:rsid w:val="00211253"/>
    <w:rsid w:val="00211491"/>
    <w:rsid w:val="0021373A"/>
    <w:rsid w:val="00214C74"/>
    <w:rsid w:val="002153C4"/>
    <w:rsid w:val="002170E3"/>
    <w:rsid w:val="00217937"/>
    <w:rsid w:val="00220164"/>
    <w:rsid w:val="00220C95"/>
    <w:rsid w:val="00223499"/>
    <w:rsid w:val="0022360A"/>
    <w:rsid w:val="00225519"/>
    <w:rsid w:val="00227B10"/>
    <w:rsid w:val="00227E56"/>
    <w:rsid w:val="00230424"/>
    <w:rsid w:val="00230D5E"/>
    <w:rsid w:val="00230E06"/>
    <w:rsid w:val="00232A44"/>
    <w:rsid w:val="0023605C"/>
    <w:rsid w:val="002367A5"/>
    <w:rsid w:val="00236E28"/>
    <w:rsid w:val="00237907"/>
    <w:rsid w:val="00240B2D"/>
    <w:rsid w:val="00240D4D"/>
    <w:rsid w:val="002414FB"/>
    <w:rsid w:val="00243975"/>
    <w:rsid w:val="00243E1B"/>
    <w:rsid w:val="00243E24"/>
    <w:rsid w:val="00244872"/>
    <w:rsid w:val="0024523D"/>
    <w:rsid w:val="002455C9"/>
    <w:rsid w:val="00246CFA"/>
    <w:rsid w:val="00246E76"/>
    <w:rsid w:val="0024760A"/>
    <w:rsid w:val="00247956"/>
    <w:rsid w:val="00247E14"/>
    <w:rsid w:val="00252917"/>
    <w:rsid w:val="00254168"/>
    <w:rsid w:val="00254441"/>
    <w:rsid w:val="002549CA"/>
    <w:rsid w:val="002559E6"/>
    <w:rsid w:val="00255F09"/>
    <w:rsid w:val="00256D34"/>
    <w:rsid w:val="00260347"/>
    <w:rsid w:val="002619DC"/>
    <w:rsid w:val="00262108"/>
    <w:rsid w:val="002633C2"/>
    <w:rsid w:val="00264214"/>
    <w:rsid w:val="00265651"/>
    <w:rsid w:val="002658C8"/>
    <w:rsid w:val="00267342"/>
    <w:rsid w:val="00267B2A"/>
    <w:rsid w:val="00271201"/>
    <w:rsid w:val="00272777"/>
    <w:rsid w:val="00272A82"/>
    <w:rsid w:val="0027448A"/>
    <w:rsid w:val="0027653C"/>
    <w:rsid w:val="00280216"/>
    <w:rsid w:val="00280535"/>
    <w:rsid w:val="00283889"/>
    <w:rsid w:val="00284095"/>
    <w:rsid w:val="00284DE2"/>
    <w:rsid w:val="00285158"/>
    <w:rsid w:val="0028560A"/>
    <w:rsid w:val="00286FDA"/>
    <w:rsid w:val="00287252"/>
    <w:rsid w:val="00287837"/>
    <w:rsid w:val="00290D10"/>
    <w:rsid w:val="00290F6E"/>
    <w:rsid w:val="0029300B"/>
    <w:rsid w:val="0029350B"/>
    <w:rsid w:val="00294038"/>
    <w:rsid w:val="002945FD"/>
    <w:rsid w:val="00296E7F"/>
    <w:rsid w:val="00297147"/>
    <w:rsid w:val="002A20AD"/>
    <w:rsid w:val="002A3784"/>
    <w:rsid w:val="002A3B20"/>
    <w:rsid w:val="002A4328"/>
    <w:rsid w:val="002A44FC"/>
    <w:rsid w:val="002A702F"/>
    <w:rsid w:val="002A73C9"/>
    <w:rsid w:val="002B0F37"/>
    <w:rsid w:val="002B11A7"/>
    <w:rsid w:val="002B245B"/>
    <w:rsid w:val="002B2C4D"/>
    <w:rsid w:val="002B3F73"/>
    <w:rsid w:val="002B4B52"/>
    <w:rsid w:val="002B526F"/>
    <w:rsid w:val="002B55D7"/>
    <w:rsid w:val="002B5A1B"/>
    <w:rsid w:val="002B6253"/>
    <w:rsid w:val="002B6F68"/>
    <w:rsid w:val="002B709C"/>
    <w:rsid w:val="002B778E"/>
    <w:rsid w:val="002C10F7"/>
    <w:rsid w:val="002C128E"/>
    <w:rsid w:val="002C145A"/>
    <w:rsid w:val="002C1B90"/>
    <w:rsid w:val="002C367A"/>
    <w:rsid w:val="002C38A5"/>
    <w:rsid w:val="002C3BA7"/>
    <w:rsid w:val="002C555F"/>
    <w:rsid w:val="002C5693"/>
    <w:rsid w:val="002C58D6"/>
    <w:rsid w:val="002C63E0"/>
    <w:rsid w:val="002C6A3E"/>
    <w:rsid w:val="002C74E7"/>
    <w:rsid w:val="002C79E7"/>
    <w:rsid w:val="002D1654"/>
    <w:rsid w:val="002D1744"/>
    <w:rsid w:val="002D3620"/>
    <w:rsid w:val="002D3EE2"/>
    <w:rsid w:val="002D4D0F"/>
    <w:rsid w:val="002D6063"/>
    <w:rsid w:val="002D6162"/>
    <w:rsid w:val="002D7B2E"/>
    <w:rsid w:val="002E10FC"/>
    <w:rsid w:val="002E1202"/>
    <w:rsid w:val="002E13BF"/>
    <w:rsid w:val="002E1B2F"/>
    <w:rsid w:val="002E3674"/>
    <w:rsid w:val="002E4B29"/>
    <w:rsid w:val="002E4CC1"/>
    <w:rsid w:val="002E5C60"/>
    <w:rsid w:val="002E5F57"/>
    <w:rsid w:val="002E72C4"/>
    <w:rsid w:val="002F029A"/>
    <w:rsid w:val="002F08F4"/>
    <w:rsid w:val="002F11B5"/>
    <w:rsid w:val="002F191E"/>
    <w:rsid w:val="002F1E32"/>
    <w:rsid w:val="002F1F28"/>
    <w:rsid w:val="002F2C18"/>
    <w:rsid w:val="002F2D37"/>
    <w:rsid w:val="002F458A"/>
    <w:rsid w:val="002F4A5C"/>
    <w:rsid w:val="002F4A73"/>
    <w:rsid w:val="002F4B4A"/>
    <w:rsid w:val="002F5A94"/>
    <w:rsid w:val="002F600F"/>
    <w:rsid w:val="002F6CEF"/>
    <w:rsid w:val="002F758C"/>
    <w:rsid w:val="002F7FE0"/>
    <w:rsid w:val="00300301"/>
    <w:rsid w:val="00301A96"/>
    <w:rsid w:val="00303281"/>
    <w:rsid w:val="00303A34"/>
    <w:rsid w:val="00303FE5"/>
    <w:rsid w:val="00304C08"/>
    <w:rsid w:val="00305610"/>
    <w:rsid w:val="00305C37"/>
    <w:rsid w:val="00305D45"/>
    <w:rsid w:val="003107A1"/>
    <w:rsid w:val="00310BE7"/>
    <w:rsid w:val="00310C3A"/>
    <w:rsid w:val="00310E7B"/>
    <w:rsid w:val="00310EAE"/>
    <w:rsid w:val="00311780"/>
    <w:rsid w:val="003121AF"/>
    <w:rsid w:val="00313137"/>
    <w:rsid w:val="00313F60"/>
    <w:rsid w:val="00315EDF"/>
    <w:rsid w:val="00317D6E"/>
    <w:rsid w:val="0032201A"/>
    <w:rsid w:val="00325416"/>
    <w:rsid w:val="00325597"/>
    <w:rsid w:val="00326FB5"/>
    <w:rsid w:val="00327875"/>
    <w:rsid w:val="00327D6D"/>
    <w:rsid w:val="00330397"/>
    <w:rsid w:val="0033060D"/>
    <w:rsid w:val="00331A9A"/>
    <w:rsid w:val="0033292E"/>
    <w:rsid w:val="00332E68"/>
    <w:rsid w:val="00332EED"/>
    <w:rsid w:val="0033373A"/>
    <w:rsid w:val="00333E9A"/>
    <w:rsid w:val="00334889"/>
    <w:rsid w:val="0033503F"/>
    <w:rsid w:val="00335BEF"/>
    <w:rsid w:val="003403B4"/>
    <w:rsid w:val="00341406"/>
    <w:rsid w:val="00341597"/>
    <w:rsid w:val="003437DF"/>
    <w:rsid w:val="00343B9D"/>
    <w:rsid w:val="00344627"/>
    <w:rsid w:val="003470D7"/>
    <w:rsid w:val="003473D8"/>
    <w:rsid w:val="00347421"/>
    <w:rsid w:val="00350250"/>
    <w:rsid w:val="003505EE"/>
    <w:rsid w:val="003551F7"/>
    <w:rsid w:val="00355EB7"/>
    <w:rsid w:val="00357E86"/>
    <w:rsid w:val="00362BEC"/>
    <w:rsid w:val="0036362F"/>
    <w:rsid w:val="00365B7E"/>
    <w:rsid w:val="003660EB"/>
    <w:rsid w:val="003668A6"/>
    <w:rsid w:val="00367002"/>
    <w:rsid w:val="00367630"/>
    <w:rsid w:val="00367E92"/>
    <w:rsid w:val="0037043D"/>
    <w:rsid w:val="00370F05"/>
    <w:rsid w:val="0037190A"/>
    <w:rsid w:val="00372911"/>
    <w:rsid w:val="0037335A"/>
    <w:rsid w:val="00375A67"/>
    <w:rsid w:val="00376616"/>
    <w:rsid w:val="003778B0"/>
    <w:rsid w:val="003804C3"/>
    <w:rsid w:val="00384095"/>
    <w:rsid w:val="00384447"/>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5BAA"/>
    <w:rsid w:val="003A735B"/>
    <w:rsid w:val="003B1606"/>
    <w:rsid w:val="003B1843"/>
    <w:rsid w:val="003B20B3"/>
    <w:rsid w:val="003B2458"/>
    <w:rsid w:val="003B33C8"/>
    <w:rsid w:val="003B4A1B"/>
    <w:rsid w:val="003B5BA7"/>
    <w:rsid w:val="003B5E3F"/>
    <w:rsid w:val="003B7FB6"/>
    <w:rsid w:val="003C09EB"/>
    <w:rsid w:val="003C135A"/>
    <w:rsid w:val="003C1EFC"/>
    <w:rsid w:val="003C25E0"/>
    <w:rsid w:val="003C4ABD"/>
    <w:rsid w:val="003C76A8"/>
    <w:rsid w:val="003C791A"/>
    <w:rsid w:val="003C7D46"/>
    <w:rsid w:val="003D01A6"/>
    <w:rsid w:val="003D03B0"/>
    <w:rsid w:val="003D0D3E"/>
    <w:rsid w:val="003D297B"/>
    <w:rsid w:val="003D52CC"/>
    <w:rsid w:val="003D53B6"/>
    <w:rsid w:val="003D5850"/>
    <w:rsid w:val="003D659F"/>
    <w:rsid w:val="003D6A1C"/>
    <w:rsid w:val="003D7363"/>
    <w:rsid w:val="003E073E"/>
    <w:rsid w:val="003E0782"/>
    <w:rsid w:val="003E19CB"/>
    <w:rsid w:val="003E2100"/>
    <w:rsid w:val="003E2628"/>
    <w:rsid w:val="003E2B0C"/>
    <w:rsid w:val="003E343A"/>
    <w:rsid w:val="003E38AE"/>
    <w:rsid w:val="003E3C65"/>
    <w:rsid w:val="003E4920"/>
    <w:rsid w:val="003E4D8C"/>
    <w:rsid w:val="003E58E8"/>
    <w:rsid w:val="003E7A15"/>
    <w:rsid w:val="003E7F71"/>
    <w:rsid w:val="003F0019"/>
    <w:rsid w:val="003F03B7"/>
    <w:rsid w:val="003F076A"/>
    <w:rsid w:val="003F084B"/>
    <w:rsid w:val="003F0A90"/>
    <w:rsid w:val="003F2F1C"/>
    <w:rsid w:val="003F30B1"/>
    <w:rsid w:val="003F3BE3"/>
    <w:rsid w:val="003F4651"/>
    <w:rsid w:val="003F4F2F"/>
    <w:rsid w:val="003F604B"/>
    <w:rsid w:val="003F7DFC"/>
    <w:rsid w:val="00400746"/>
    <w:rsid w:val="00402106"/>
    <w:rsid w:val="00403E17"/>
    <w:rsid w:val="00403F22"/>
    <w:rsid w:val="00404F35"/>
    <w:rsid w:val="004053AB"/>
    <w:rsid w:val="004056FF"/>
    <w:rsid w:val="00406F14"/>
    <w:rsid w:val="00407298"/>
    <w:rsid w:val="004077BC"/>
    <w:rsid w:val="00410679"/>
    <w:rsid w:val="00410846"/>
    <w:rsid w:val="004115A8"/>
    <w:rsid w:val="00411C95"/>
    <w:rsid w:val="0041321A"/>
    <w:rsid w:val="0041350E"/>
    <w:rsid w:val="004137BA"/>
    <w:rsid w:val="00413FAF"/>
    <w:rsid w:val="0041432D"/>
    <w:rsid w:val="00414A50"/>
    <w:rsid w:val="00415BC0"/>
    <w:rsid w:val="00416469"/>
    <w:rsid w:val="004164B0"/>
    <w:rsid w:val="004170EB"/>
    <w:rsid w:val="004172E3"/>
    <w:rsid w:val="00417D30"/>
    <w:rsid w:val="0042075A"/>
    <w:rsid w:val="0042095F"/>
    <w:rsid w:val="0042103E"/>
    <w:rsid w:val="00421573"/>
    <w:rsid w:val="00421CF8"/>
    <w:rsid w:val="00423F71"/>
    <w:rsid w:val="004247CC"/>
    <w:rsid w:val="00424F1D"/>
    <w:rsid w:val="00425FEC"/>
    <w:rsid w:val="0042692D"/>
    <w:rsid w:val="00427DDB"/>
    <w:rsid w:val="00427DF4"/>
    <w:rsid w:val="00430C5B"/>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4FEB"/>
    <w:rsid w:val="00447515"/>
    <w:rsid w:val="004477DA"/>
    <w:rsid w:val="0045024A"/>
    <w:rsid w:val="00452592"/>
    <w:rsid w:val="004533EE"/>
    <w:rsid w:val="00454642"/>
    <w:rsid w:val="00454ABB"/>
    <w:rsid w:val="00454C82"/>
    <w:rsid w:val="00455165"/>
    <w:rsid w:val="00457450"/>
    <w:rsid w:val="00460397"/>
    <w:rsid w:val="004617C9"/>
    <w:rsid w:val="00461BA1"/>
    <w:rsid w:val="00462674"/>
    <w:rsid w:val="00462ABE"/>
    <w:rsid w:val="004631E3"/>
    <w:rsid w:val="00463530"/>
    <w:rsid w:val="00463BD5"/>
    <w:rsid w:val="004649FC"/>
    <w:rsid w:val="00465301"/>
    <w:rsid w:val="00466579"/>
    <w:rsid w:val="0047082C"/>
    <w:rsid w:val="00470D17"/>
    <w:rsid w:val="004717D7"/>
    <w:rsid w:val="0047201B"/>
    <w:rsid w:val="004722AD"/>
    <w:rsid w:val="0047292F"/>
    <w:rsid w:val="004746D8"/>
    <w:rsid w:val="004748C8"/>
    <w:rsid w:val="004775FC"/>
    <w:rsid w:val="00477616"/>
    <w:rsid w:val="00477CE1"/>
    <w:rsid w:val="00477D97"/>
    <w:rsid w:val="00477E77"/>
    <w:rsid w:val="00480999"/>
    <w:rsid w:val="00482219"/>
    <w:rsid w:val="00482E60"/>
    <w:rsid w:val="00483433"/>
    <w:rsid w:val="004841A6"/>
    <w:rsid w:val="00485896"/>
    <w:rsid w:val="00487155"/>
    <w:rsid w:val="0048770D"/>
    <w:rsid w:val="004900AB"/>
    <w:rsid w:val="00490C85"/>
    <w:rsid w:val="00492AF1"/>
    <w:rsid w:val="0049389D"/>
    <w:rsid w:val="00495155"/>
    <w:rsid w:val="00496946"/>
    <w:rsid w:val="00496A96"/>
    <w:rsid w:val="004A0CAB"/>
    <w:rsid w:val="004A13A8"/>
    <w:rsid w:val="004A151E"/>
    <w:rsid w:val="004A2967"/>
    <w:rsid w:val="004A4312"/>
    <w:rsid w:val="004A5751"/>
    <w:rsid w:val="004A60A9"/>
    <w:rsid w:val="004A61AE"/>
    <w:rsid w:val="004A6E28"/>
    <w:rsid w:val="004A6EE2"/>
    <w:rsid w:val="004A78E7"/>
    <w:rsid w:val="004A7D3D"/>
    <w:rsid w:val="004A7DDB"/>
    <w:rsid w:val="004A7E25"/>
    <w:rsid w:val="004B03D7"/>
    <w:rsid w:val="004B2359"/>
    <w:rsid w:val="004B2530"/>
    <w:rsid w:val="004B2B88"/>
    <w:rsid w:val="004B37D6"/>
    <w:rsid w:val="004B473D"/>
    <w:rsid w:val="004B4F03"/>
    <w:rsid w:val="004B586A"/>
    <w:rsid w:val="004B5A7C"/>
    <w:rsid w:val="004B635F"/>
    <w:rsid w:val="004B6849"/>
    <w:rsid w:val="004B684A"/>
    <w:rsid w:val="004B7C52"/>
    <w:rsid w:val="004C3652"/>
    <w:rsid w:val="004C3713"/>
    <w:rsid w:val="004C4CBA"/>
    <w:rsid w:val="004C5602"/>
    <w:rsid w:val="004C6C30"/>
    <w:rsid w:val="004C6D8D"/>
    <w:rsid w:val="004C6D95"/>
    <w:rsid w:val="004D05B4"/>
    <w:rsid w:val="004D5376"/>
    <w:rsid w:val="004D5489"/>
    <w:rsid w:val="004D55C9"/>
    <w:rsid w:val="004D69D9"/>
    <w:rsid w:val="004D7047"/>
    <w:rsid w:val="004D7B06"/>
    <w:rsid w:val="004E007D"/>
    <w:rsid w:val="004E08FB"/>
    <w:rsid w:val="004E113F"/>
    <w:rsid w:val="004E16DA"/>
    <w:rsid w:val="004E31E5"/>
    <w:rsid w:val="004E32F8"/>
    <w:rsid w:val="004E38C6"/>
    <w:rsid w:val="004E3F19"/>
    <w:rsid w:val="004E42A5"/>
    <w:rsid w:val="004E6435"/>
    <w:rsid w:val="004E64C1"/>
    <w:rsid w:val="004F001C"/>
    <w:rsid w:val="004F0465"/>
    <w:rsid w:val="004F04FD"/>
    <w:rsid w:val="004F1459"/>
    <w:rsid w:val="004F1933"/>
    <w:rsid w:val="004F1AE1"/>
    <w:rsid w:val="004F1AF7"/>
    <w:rsid w:val="004F2076"/>
    <w:rsid w:val="004F2271"/>
    <w:rsid w:val="004F277E"/>
    <w:rsid w:val="004F2A6A"/>
    <w:rsid w:val="004F33B1"/>
    <w:rsid w:val="004F3675"/>
    <w:rsid w:val="004F3B25"/>
    <w:rsid w:val="004F4123"/>
    <w:rsid w:val="004F417B"/>
    <w:rsid w:val="004F455A"/>
    <w:rsid w:val="004F480D"/>
    <w:rsid w:val="004F59B5"/>
    <w:rsid w:val="004F6EEC"/>
    <w:rsid w:val="004F731C"/>
    <w:rsid w:val="004F74CE"/>
    <w:rsid w:val="004F7548"/>
    <w:rsid w:val="0050088B"/>
    <w:rsid w:val="005032E8"/>
    <w:rsid w:val="00504424"/>
    <w:rsid w:val="0050484C"/>
    <w:rsid w:val="0050492C"/>
    <w:rsid w:val="005072AB"/>
    <w:rsid w:val="0050747B"/>
    <w:rsid w:val="00507BDD"/>
    <w:rsid w:val="00511070"/>
    <w:rsid w:val="00511284"/>
    <w:rsid w:val="00511DE0"/>
    <w:rsid w:val="0051336E"/>
    <w:rsid w:val="0051398E"/>
    <w:rsid w:val="00513BA5"/>
    <w:rsid w:val="00514789"/>
    <w:rsid w:val="00514C0C"/>
    <w:rsid w:val="00515149"/>
    <w:rsid w:val="005160D3"/>
    <w:rsid w:val="0052061E"/>
    <w:rsid w:val="00522462"/>
    <w:rsid w:val="00522F52"/>
    <w:rsid w:val="00523D29"/>
    <w:rsid w:val="00523FB3"/>
    <w:rsid w:val="00526263"/>
    <w:rsid w:val="005269AD"/>
    <w:rsid w:val="00526D5B"/>
    <w:rsid w:val="005305B7"/>
    <w:rsid w:val="005307B9"/>
    <w:rsid w:val="005315EF"/>
    <w:rsid w:val="00531735"/>
    <w:rsid w:val="00532960"/>
    <w:rsid w:val="0053398C"/>
    <w:rsid w:val="005349A6"/>
    <w:rsid w:val="00534BD1"/>
    <w:rsid w:val="00540648"/>
    <w:rsid w:val="005408D4"/>
    <w:rsid w:val="00541D1E"/>
    <w:rsid w:val="0054228E"/>
    <w:rsid w:val="0054242F"/>
    <w:rsid w:val="0054245D"/>
    <w:rsid w:val="0054324A"/>
    <w:rsid w:val="00543593"/>
    <w:rsid w:val="00543CE6"/>
    <w:rsid w:val="00545F0C"/>
    <w:rsid w:val="00546154"/>
    <w:rsid w:val="005500F8"/>
    <w:rsid w:val="00552C35"/>
    <w:rsid w:val="005531BE"/>
    <w:rsid w:val="00553686"/>
    <w:rsid w:val="005541BC"/>
    <w:rsid w:val="00554753"/>
    <w:rsid w:val="00554AAB"/>
    <w:rsid w:val="0055512F"/>
    <w:rsid w:val="00555B7F"/>
    <w:rsid w:val="005562CC"/>
    <w:rsid w:val="005570FC"/>
    <w:rsid w:val="005579FC"/>
    <w:rsid w:val="005606C2"/>
    <w:rsid w:val="00560EE4"/>
    <w:rsid w:val="005610DB"/>
    <w:rsid w:val="0056137B"/>
    <w:rsid w:val="00562FAD"/>
    <w:rsid w:val="00563A61"/>
    <w:rsid w:val="00564768"/>
    <w:rsid w:val="00564BA9"/>
    <w:rsid w:val="00565163"/>
    <w:rsid w:val="005662A3"/>
    <w:rsid w:val="0056633C"/>
    <w:rsid w:val="005703F4"/>
    <w:rsid w:val="00570E8A"/>
    <w:rsid w:val="005712E6"/>
    <w:rsid w:val="0057332E"/>
    <w:rsid w:val="00573399"/>
    <w:rsid w:val="00573496"/>
    <w:rsid w:val="00574445"/>
    <w:rsid w:val="00574F20"/>
    <w:rsid w:val="00576504"/>
    <w:rsid w:val="00577ED3"/>
    <w:rsid w:val="005802D5"/>
    <w:rsid w:val="00581092"/>
    <w:rsid w:val="005819E6"/>
    <w:rsid w:val="00581BFD"/>
    <w:rsid w:val="00582550"/>
    <w:rsid w:val="005838F7"/>
    <w:rsid w:val="00584784"/>
    <w:rsid w:val="005853AB"/>
    <w:rsid w:val="00585E49"/>
    <w:rsid w:val="005862A3"/>
    <w:rsid w:val="005868AD"/>
    <w:rsid w:val="00591D74"/>
    <w:rsid w:val="00594025"/>
    <w:rsid w:val="005949BA"/>
    <w:rsid w:val="00594C30"/>
    <w:rsid w:val="0059549C"/>
    <w:rsid w:val="00596F22"/>
    <w:rsid w:val="00597922"/>
    <w:rsid w:val="005A11AC"/>
    <w:rsid w:val="005A1755"/>
    <w:rsid w:val="005A2E5A"/>
    <w:rsid w:val="005A3498"/>
    <w:rsid w:val="005A3F2E"/>
    <w:rsid w:val="005A47FF"/>
    <w:rsid w:val="005A506C"/>
    <w:rsid w:val="005A572F"/>
    <w:rsid w:val="005A7A9F"/>
    <w:rsid w:val="005A7C14"/>
    <w:rsid w:val="005B0877"/>
    <w:rsid w:val="005B2866"/>
    <w:rsid w:val="005B2946"/>
    <w:rsid w:val="005B44C4"/>
    <w:rsid w:val="005B4A5E"/>
    <w:rsid w:val="005B5164"/>
    <w:rsid w:val="005B599B"/>
    <w:rsid w:val="005B65FA"/>
    <w:rsid w:val="005B7306"/>
    <w:rsid w:val="005C1CB2"/>
    <w:rsid w:val="005C1F25"/>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6F5F"/>
    <w:rsid w:val="005D79D8"/>
    <w:rsid w:val="005D7D77"/>
    <w:rsid w:val="005E018E"/>
    <w:rsid w:val="005E0A36"/>
    <w:rsid w:val="005E0B17"/>
    <w:rsid w:val="005E1508"/>
    <w:rsid w:val="005E1D60"/>
    <w:rsid w:val="005E276F"/>
    <w:rsid w:val="005E2DD9"/>
    <w:rsid w:val="005E3159"/>
    <w:rsid w:val="005E3474"/>
    <w:rsid w:val="005E3EFC"/>
    <w:rsid w:val="005E5D5C"/>
    <w:rsid w:val="005E6364"/>
    <w:rsid w:val="005F0216"/>
    <w:rsid w:val="005F0709"/>
    <w:rsid w:val="005F134E"/>
    <w:rsid w:val="005F1B0F"/>
    <w:rsid w:val="005F2589"/>
    <w:rsid w:val="005F3A72"/>
    <w:rsid w:val="005F5234"/>
    <w:rsid w:val="005F5B6F"/>
    <w:rsid w:val="005F7443"/>
    <w:rsid w:val="005F754C"/>
    <w:rsid w:val="005F7D35"/>
    <w:rsid w:val="0060074A"/>
    <w:rsid w:val="00600D1D"/>
    <w:rsid w:val="006023CA"/>
    <w:rsid w:val="00602682"/>
    <w:rsid w:val="00602AD6"/>
    <w:rsid w:val="00603FA5"/>
    <w:rsid w:val="0060495B"/>
    <w:rsid w:val="00604A8F"/>
    <w:rsid w:val="0060511A"/>
    <w:rsid w:val="00605EC8"/>
    <w:rsid w:val="00606081"/>
    <w:rsid w:val="006060EB"/>
    <w:rsid w:val="0060651F"/>
    <w:rsid w:val="00606A9B"/>
    <w:rsid w:val="006072B5"/>
    <w:rsid w:val="00607672"/>
    <w:rsid w:val="0061146D"/>
    <w:rsid w:val="006117E1"/>
    <w:rsid w:val="00613708"/>
    <w:rsid w:val="00613FC9"/>
    <w:rsid w:val="00614759"/>
    <w:rsid w:val="006156D6"/>
    <w:rsid w:val="00615B90"/>
    <w:rsid w:val="006165C9"/>
    <w:rsid w:val="00616D77"/>
    <w:rsid w:val="00616F00"/>
    <w:rsid w:val="006209FF"/>
    <w:rsid w:val="0062572C"/>
    <w:rsid w:val="00627424"/>
    <w:rsid w:val="006274BD"/>
    <w:rsid w:val="006279A9"/>
    <w:rsid w:val="00627E6F"/>
    <w:rsid w:val="006310EC"/>
    <w:rsid w:val="0063140A"/>
    <w:rsid w:val="00631685"/>
    <w:rsid w:val="00631CF2"/>
    <w:rsid w:val="006329E9"/>
    <w:rsid w:val="00633355"/>
    <w:rsid w:val="006345A0"/>
    <w:rsid w:val="0063599E"/>
    <w:rsid w:val="00635DB5"/>
    <w:rsid w:val="0063703A"/>
    <w:rsid w:val="0063782C"/>
    <w:rsid w:val="006378FF"/>
    <w:rsid w:val="00637D7F"/>
    <w:rsid w:val="006421EB"/>
    <w:rsid w:val="006423A8"/>
    <w:rsid w:val="00642537"/>
    <w:rsid w:val="0064260A"/>
    <w:rsid w:val="00644D93"/>
    <w:rsid w:val="00645976"/>
    <w:rsid w:val="00645D4B"/>
    <w:rsid w:val="006506B1"/>
    <w:rsid w:val="00650D43"/>
    <w:rsid w:val="00650FBD"/>
    <w:rsid w:val="00654BAD"/>
    <w:rsid w:val="006557AA"/>
    <w:rsid w:val="0065589D"/>
    <w:rsid w:val="00655EE3"/>
    <w:rsid w:val="006566AE"/>
    <w:rsid w:val="00657F48"/>
    <w:rsid w:val="00661681"/>
    <w:rsid w:val="00663253"/>
    <w:rsid w:val="0066356A"/>
    <w:rsid w:val="00664A61"/>
    <w:rsid w:val="00665253"/>
    <w:rsid w:val="006657FC"/>
    <w:rsid w:val="00665C81"/>
    <w:rsid w:val="00665F41"/>
    <w:rsid w:val="00666A1F"/>
    <w:rsid w:val="00667327"/>
    <w:rsid w:val="00670A90"/>
    <w:rsid w:val="0067291B"/>
    <w:rsid w:val="006729CE"/>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2FCE"/>
    <w:rsid w:val="0068348D"/>
    <w:rsid w:val="00683A28"/>
    <w:rsid w:val="006858E4"/>
    <w:rsid w:val="00685C40"/>
    <w:rsid w:val="00685F65"/>
    <w:rsid w:val="0068638F"/>
    <w:rsid w:val="006871A2"/>
    <w:rsid w:val="00690BF4"/>
    <w:rsid w:val="006914E1"/>
    <w:rsid w:val="006926CC"/>
    <w:rsid w:val="006931A0"/>
    <w:rsid w:val="00693CC9"/>
    <w:rsid w:val="00694548"/>
    <w:rsid w:val="00694731"/>
    <w:rsid w:val="006948C0"/>
    <w:rsid w:val="00694FC0"/>
    <w:rsid w:val="00695350"/>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68C"/>
    <w:rsid w:val="006A76AB"/>
    <w:rsid w:val="006B1D05"/>
    <w:rsid w:val="006B23E8"/>
    <w:rsid w:val="006B3834"/>
    <w:rsid w:val="006B38D3"/>
    <w:rsid w:val="006B3ACE"/>
    <w:rsid w:val="006B42B8"/>
    <w:rsid w:val="006B4D8E"/>
    <w:rsid w:val="006B5571"/>
    <w:rsid w:val="006B57CE"/>
    <w:rsid w:val="006B59DC"/>
    <w:rsid w:val="006B71B5"/>
    <w:rsid w:val="006B754B"/>
    <w:rsid w:val="006B76C1"/>
    <w:rsid w:val="006B7E9F"/>
    <w:rsid w:val="006B7F88"/>
    <w:rsid w:val="006C0130"/>
    <w:rsid w:val="006C0FA0"/>
    <w:rsid w:val="006C23C5"/>
    <w:rsid w:val="006C248F"/>
    <w:rsid w:val="006C2639"/>
    <w:rsid w:val="006C351F"/>
    <w:rsid w:val="006C51E6"/>
    <w:rsid w:val="006C777D"/>
    <w:rsid w:val="006D2190"/>
    <w:rsid w:val="006D2B69"/>
    <w:rsid w:val="006D3111"/>
    <w:rsid w:val="006E2124"/>
    <w:rsid w:val="006E21F6"/>
    <w:rsid w:val="006E2432"/>
    <w:rsid w:val="006E37D7"/>
    <w:rsid w:val="006E39DF"/>
    <w:rsid w:val="006E3D6D"/>
    <w:rsid w:val="006E437D"/>
    <w:rsid w:val="006E46F8"/>
    <w:rsid w:val="006E5D3D"/>
    <w:rsid w:val="006E6835"/>
    <w:rsid w:val="006F0615"/>
    <w:rsid w:val="006F0E64"/>
    <w:rsid w:val="006F0FB8"/>
    <w:rsid w:val="006F1EF3"/>
    <w:rsid w:val="006F2D6C"/>
    <w:rsid w:val="006F2E9A"/>
    <w:rsid w:val="006F4179"/>
    <w:rsid w:val="006F689F"/>
    <w:rsid w:val="006F6933"/>
    <w:rsid w:val="006F7BE0"/>
    <w:rsid w:val="006F7C99"/>
    <w:rsid w:val="007008F2"/>
    <w:rsid w:val="00700D93"/>
    <w:rsid w:val="00701653"/>
    <w:rsid w:val="007036F2"/>
    <w:rsid w:val="00703855"/>
    <w:rsid w:val="007043B2"/>
    <w:rsid w:val="00704895"/>
    <w:rsid w:val="007054BA"/>
    <w:rsid w:val="00705D87"/>
    <w:rsid w:val="0070679C"/>
    <w:rsid w:val="007074A9"/>
    <w:rsid w:val="007102CD"/>
    <w:rsid w:val="00710FF2"/>
    <w:rsid w:val="007119BC"/>
    <w:rsid w:val="00712982"/>
    <w:rsid w:val="00712AB5"/>
    <w:rsid w:val="007136E6"/>
    <w:rsid w:val="00713C6B"/>
    <w:rsid w:val="0071415E"/>
    <w:rsid w:val="007142EA"/>
    <w:rsid w:val="007143E3"/>
    <w:rsid w:val="00714B7D"/>
    <w:rsid w:val="0071751A"/>
    <w:rsid w:val="00717FF2"/>
    <w:rsid w:val="00720D70"/>
    <w:rsid w:val="00721085"/>
    <w:rsid w:val="00721329"/>
    <w:rsid w:val="007229BD"/>
    <w:rsid w:val="007235A1"/>
    <w:rsid w:val="00723B3E"/>
    <w:rsid w:val="00724452"/>
    <w:rsid w:val="0072516F"/>
    <w:rsid w:val="007262AC"/>
    <w:rsid w:val="00726B8E"/>
    <w:rsid w:val="00726E8E"/>
    <w:rsid w:val="00727307"/>
    <w:rsid w:val="00731C80"/>
    <w:rsid w:val="0073200C"/>
    <w:rsid w:val="00734570"/>
    <w:rsid w:val="00734B7F"/>
    <w:rsid w:val="007350C8"/>
    <w:rsid w:val="007353FA"/>
    <w:rsid w:val="007356BD"/>
    <w:rsid w:val="0073602B"/>
    <w:rsid w:val="00736E59"/>
    <w:rsid w:val="007400E7"/>
    <w:rsid w:val="00741439"/>
    <w:rsid w:val="00741BDB"/>
    <w:rsid w:val="00742191"/>
    <w:rsid w:val="00742E1B"/>
    <w:rsid w:val="00744278"/>
    <w:rsid w:val="00745D82"/>
    <w:rsid w:val="00747F80"/>
    <w:rsid w:val="00747FAD"/>
    <w:rsid w:val="00750832"/>
    <w:rsid w:val="007519A5"/>
    <w:rsid w:val="00751C9C"/>
    <w:rsid w:val="007525C5"/>
    <w:rsid w:val="0075507A"/>
    <w:rsid w:val="0075546A"/>
    <w:rsid w:val="00755AD0"/>
    <w:rsid w:val="00756032"/>
    <w:rsid w:val="007623E1"/>
    <w:rsid w:val="00762601"/>
    <w:rsid w:val="00763B5D"/>
    <w:rsid w:val="00763C85"/>
    <w:rsid w:val="0076414F"/>
    <w:rsid w:val="007642CD"/>
    <w:rsid w:val="00764798"/>
    <w:rsid w:val="00765495"/>
    <w:rsid w:val="00765C8E"/>
    <w:rsid w:val="0076608B"/>
    <w:rsid w:val="007669D5"/>
    <w:rsid w:val="00767068"/>
    <w:rsid w:val="007673E5"/>
    <w:rsid w:val="00770F15"/>
    <w:rsid w:val="0077247B"/>
    <w:rsid w:val="00772A33"/>
    <w:rsid w:val="00772AF0"/>
    <w:rsid w:val="00773D06"/>
    <w:rsid w:val="00774574"/>
    <w:rsid w:val="00775278"/>
    <w:rsid w:val="0077703A"/>
    <w:rsid w:val="0078023E"/>
    <w:rsid w:val="00780DF6"/>
    <w:rsid w:val="0078137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6AA"/>
    <w:rsid w:val="00795E7F"/>
    <w:rsid w:val="00797478"/>
    <w:rsid w:val="00797965"/>
    <w:rsid w:val="007A0F8D"/>
    <w:rsid w:val="007A2137"/>
    <w:rsid w:val="007A229A"/>
    <w:rsid w:val="007A2836"/>
    <w:rsid w:val="007A3BD1"/>
    <w:rsid w:val="007A3E00"/>
    <w:rsid w:val="007A45B8"/>
    <w:rsid w:val="007A4891"/>
    <w:rsid w:val="007A4FC6"/>
    <w:rsid w:val="007A6CB3"/>
    <w:rsid w:val="007A7758"/>
    <w:rsid w:val="007B115E"/>
    <w:rsid w:val="007B16CD"/>
    <w:rsid w:val="007B1E44"/>
    <w:rsid w:val="007B2F20"/>
    <w:rsid w:val="007B3C95"/>
    <w:rsid w:val="007B421B"/>
    <w:rsid w:val="007B4582"/>
    <w:rsid w:val="007B4D6F"/>
    <w:rsid w:val="007B55F5"/>
    <w:rsid w:val="007B58EC"/>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2B3F"/>
    <w:rsid w:val="00802C56"/>
    <w:rsid w:val="008033D3"/>
    <w:rsid w:val="0080504D"/>
    <w:rsid w:val="0080516F"/>
    <w:rsid w:val="00805231"/>
    <w:rsid w:val="00805EF9"/>
    <w:rsid w:val="00807985"/>
    <w:rsid w:val="008114EB"/>
    <w:rsid w:val="00812573"/>
    <w:rsid w:val="00814402"/>
    <w:rsid w:val="008152BF"/>
    <w:rsid w:val="00817586"/>
    <w:rsid w:val="00817D73"/>
    <w:rsid w:val="0082201F"/>
    <w:rsid w:val="00822198"/>
    <w:rsid w:val="00822D7A"/>
    <w:rsid w:val="00823FFD"/>
    <w:rsid w:val="008243CF"/>
    <w:rsid w:val="008258F6"/>
    <w:rsid w:val="00825B92"/>
    <w:rsid w:val="008260EF"/>
    <w:rsid w:val="008263CA"/>
    <w:rsid w:val="0082661D"/>
    <w:rsid w:val="00827264"/>
    <w:rsid w:val="00827394"/>
    <w:rsid w:val="00827ECF"/>
    <w:rsid w:val="008303C0"/>
    <w:rsid w:val="00830C4B"/>
    <w:rsid w:val="00832B3F"/>
    <w:rsid w:val="00832D02"/>
    <w:rsid w:val="008345A3"/>
    <w:rsid w:val="0083516A"/>
    <w:rsid w:val="0083601F"/>
    <w:rsid w:val="008365F2"/>
    <w:rsid w:val="0083669C"/>
    <w:rsid w:val="00837AF2"/>
    <w:rsid w:val="00837C91"/>
    <w:rsid w:val="008400F1"/>
    <w:rsid w:val="008402F2"/>
    <w:rsid w:val="00841B0A"/>
    <w:rsid w:val="00841DDD"/>
    <w:rsid w:val="00842911"/>
    <w:rsid w:val="00843426"/>
    <w:rsid w:val="00844166"/>
    <w:rsid w:val="008448CD"/>
    <w:rsid w:val="00845174"/>
    <w:rsid w:val="00847066"/>
    <w:rsid w:val="0084724E"/>
    <w:rsid w:val="00847C65"/>
    <w:rsid w:val="00850274"/>
    <w:rsid w:val="008505AC"/>
    <w:rsid w:val="00851749"/>
    <w:rsid w:val="008524A1"/>
    <w:rsid w:val="00852FBC"/>
    <w:rsid w:val="00853B84"/>
    <w:rsid w:val="00853F37"/>
    <w:rsid w:val="00854223"/>
    <w:rsid w:val="00855F3D"/>
    <w:rsid w:val="008571ED"/>
    <w:rsid w:val="0085729E"/>
    <w:rsid w:val="00857657"/>
    <w:rsid w:val="00862022"/>
    <w:rsid w:val="00862E10"/>
    <w:rsid w:val="00863FCD"/>
    <w:rsid w:val="00865787"/>
    <w:rsid w:val="00866702"/>
    <w:rsid w:val="00866E3E"/>
    <w:rsid w:val="0086708E"/>
    <w:rsid w:val="00870681"/>
    <w:rsid w:val="008709EF"/>
    <w:rsid w:val="00870AC3"/>
    <w:rsid w:val="00871765"/>
    <w:rsid w:val="00871F54"/>
    <w:rsid w:val="0087389E"/>
    <w:rsid w:val="00873F0E"/>
    <w:rsid w:val="00873F76"/>
    <w:rsid w:val="0087562E"/>
    <w:rsid w:val="008762B2"/>
    <w:rsid w:val="0088191C"/>
    <w:rsid w:val="00881C00"/>
    <w:rsid w:val="00883122"/>
    <w:rsid w:val="0088394C"/>
    <w:rsid w:val="00883C94"/>
    <w:rsid w:val="00885FFD"/>
    <w:rsid w:val="008863D2"/>
    <w:rsid w:val="00887CD8"/>
    <w:rsid w:val="00891D1F"/>
    <w:rsid w:val="0089208D"/>
    <w:rsid w:val="00892CCF"/>
    <w:rsid w:val="00893421"/>
    <w:rsid w:val="00894110"/>
    <w:rsid w:val="008964E4"/>
    <w:rsid w:val="00896832"/>
    <w:rsid w:val="00897386"/>
    <w:rsid w:val="008973AD"/>
    <w:rsid w:val="008A042A"/>
    <w:rsid w:val="008A0F6A"/>
    <w:rsid w:val="008A1A5B"/>
    <w:rsid w:val="008A31C7"/>
    <w:rsid w:val="008A33EC"/>
    <w:rsid w:val="008A44EF"/>
    <w:rsid w:val="008A465A"/>
    <w:rsid w:val="008A4BEB"/>
    <w:rsid w:val="008A570A"/>
    <w:rsid w:val="008A604D"/>
    <w:rsid w:val="008A7452"/>
    <w:rsid w:val="008A79DA"/>
    <w:rsid w:val="008B02AA"/>
    <w:rsid w:val="008B0D55"/>
    <w:rsid w:val="008B0D70"/>
    <w:rsid w:val="008B1668"/>
    <w:rsid w:val="008B3EB8"/>
    <w:rsid w:val="008B4575"/>
    <w:rsid w:val="008B63DF"/>
    <w:rsid w:val="008B63E2"/>
    <w:rsid w:val="008B7824"/>
    <w:rsid w:val="008C0970"/>
    <w:rsid w:val="008C0DB3"/>
    <w:rsid w:val="008C1E88"/>
    <w:rsid w:val="008C2379"/>
    <w:rsid w:val="008C26C6"/>
    <w:rsid w:val="008C3433"/>
    <w:rsid w:val="008C4B77"/>
    <w:rsid w:val="008C5BC3"/>
    <w:rsid w:val="008C5D66"/>
    <w:rsid w:val="008D068E"/>
    <w:rsid w:val="008D0832"/>
    <w:rsid w:val="008D0E16"/>
    <w:rsid w:val="008D1AF2"/>
    <w:rsid w:val="008D2FAD"/>
    <w:rsid w:val="008D34D5"/>
    <w:rsid w:val="008D35A2"/>
    <w:rsid w:val="008D4FBE"/>
    <w:rsid w:val="008D6665"/>
    <w:rsid w:val="008D6A95"/>
    <w:rsid w:val="008E0224"/>
    <w:rsid w:val="008E0D4C"/>
    <w:rsid w:val="008E3A54"/>
    <w:rsid w:val="008E3B7D"/>
    <w:rsid w:val="008E3C9B"/>
    <w:rsid w:val="008E42F9"/>
    <w:rsid w:val="008E523A"/>
    <w:rsid w:val="008E548E"/>
    <w:rsid w:val="008E5626"/>
    <w:rsid w:val="008E6319"/>
    <w:rsid w:val="008E6BDB"/>
    <w:rsid w:val="008F000A"/>
    <w:rsid w:val="008F0215"/>
    <w:rsid w:val="008F2AF9"/>
    <w:rsid w:val="008F2F6A"/>
    <w:rsid w:val="008F35E9"/>
    <w:rsid w:val="008F3E88"/>
    <w:rsid w:val="008F411B"/>
    <w:rsid w:val="008F496F"/>
    <w:rsid w:val="008F4BDE"/>
    <w:rsid w:val="008F5BF7"/>
    <w:rsid w:val="008F63EA"/>
    <w:rsid w:val="008F67E2"/>
    <w:rsid w:val="008F7588"/>
    <w:rsid w:val="008F77D0"/>
    <w:rsid w:val="009005FD"/>
    <w:rsid w:val="00901680"/>
    <w:rsid w:val="0090371D"/>
    <w:rsid w:val="00903BD3"/>
    <w:rsid w:val="0090565F"/>
    <w:rsid w:val="009056DE"/>
    <w:rsid w:val="00905830"/>
    <w:rsid w:val="00905B80"/>
    <w:rsid w:val="00905E2F"/>
    <w:rsid w:val="00906214"/>
    <w:rsid w:val="00907095"/>
    <w:rsid w:val="0090717A"/>
    <w:rsid w:val="009101CC"/>
    <w:rsid w:val="00910AAD"/>
    <w:rsid w:val="00910FB4"/>
    <w:rsid w:val="0091170B"/>
    <w:rsid w:val="00913463"/>
    <w:rsid w:val="0091486B"/>
    <w:rsid w:val="00914A2A"/>
    <w:rsid w:val="00914DF8"/>
    <w:rsid w:val="009165CB"/>
    <w:rsid w:val="009169AD"/>
    <w:rsid w:val="00916F5E"/>
    <w:rsid w:val="00917C18"/>
    <w:rsid w:val="00920D55"/>
    <w:rsid w:val="00921C61"/>
    <w:rsid w:val="00921F01"/>
    <w:rsid w:val="0092255F"/>
    <w:rsid w:val="0092329E"/>
    <w:rsid w:val="009232F9"/>
    <w:rsid w:val="009237F1"/>
    <w:rsid w:val="00923EF4"/>
    <w:rsid w:val="00924523"/>
    <w:rsid w:val="00924560"/>
    <w:rsid w:val="0092565D"/>
    <w:rsid w:val="009259A4"/>
    <w:rsid w:val="009260E3"/>
    <w:rsid w:val="00927179"/>
    <w:rsid w:val="009272C1"/>
    <w:rsid w:val="00927B31"/>
    <w:rsid w:val="00927D64"/>
    <w:rsid w:val="00927FDD"/>
    <w:rsid w:val="00930017"/>
    <w:rsid w:val="0093073A"/>
    <w:rsid w:val="00930E03"/>
    <w:rsid w:val="0093160D"/>
    <w:rsid w:val="00932DF7"/>
    <w:rsid w:val="009344ED"/>
    <w:rsid w:val="00935C96"/>
    <w:rsid w:val="00937238"/>
    <w:rsid w:val="00937710"/>
    <w:rsid w:val="0093772B"/>
    <w:rsid w:val="0094016B"/>
    <w:rsid w:val="00940AD0"/>
    <w:rsid w:val="00940C0E"/>
    <w:rsid w:val="009418D0"/>
    <w:rsid w:val="00941CCC"/>
    <w:rsid w:val="009442CF"/>
    <w:rsid w:val="009449D4"/>
    <w:rsid w:val="00944AA4"/>
    <w:rsid w:val="00945452"/>
    <w:rsid w:val="00945600"/>
    <w:rsid w:val="00945631"/>
    <w:rsid w:val="00946655"/>
    <w:rsid w:val="00947FB4"/>
    <w:rsid w:val="00947FD1"/>
    <w:rsid w:val="009504E9"/>
    <w:rsid w:val="0095153C"/>
    <w:rsid w:val="0095203C"/>
    <w:rsid w:val="00954631"/>
    <w:rsid w:val="00955EDC"/>
    <w:rsid w:val="00956826"/>
    <w:rsid w:val="00956D50"/>
    <w:rsid w:val="009573AF"/>
    <w:rsid w:val="00960592"/>
    <w:rsid w:val="00961C28"/>
    <w:rsid w:val="00961C67"/>
    <w:rsid w:val="00965406"/>
    <w:rsid w:val="00966D04"/>
    <w:rsid w:val="009720AD"/>
    <w:rsid w:val="0097240F"/>
    <w:rsid w:val="00972675"/>
    <w:rsid w:val="00973344"/>
    <w:rsid w:val="00974E98"/>
    <w:rsid w:val="00976EF1"/>
    <w:rsid w:val="0097737C"/>
    <w:rsid w:val="009801FE"/>
    <w:rsid w:val="009821E0"/>
    <w:rsid w:val="00982723"/>
    <w:rsid w:val="00983C2C"/>
    <w:rsid w:val="00984E0B"/>
    <w:rsid w:val="00985C88"/>
    <w:rsid w:val="00990515"/>
    <w:rsid w:val="00992127"/>
    <w:rsid w:val="009921D2"/>
    <w:rsid w:val="009923B7"/>
    <w:rsid w:val="009928AF"/>
    <w:rsid w:val="00993E35"/>
    <w:rsid w:val="00994A14"/>
    <w:rsid w:val="00995057"/>
    <w:rsid w:val="00995B3D"/>
    <w:rsid w:val="0099714F"/>
    <w:rsid w:val="009A0643"/>
    <w:rsid w:val="009A13A4"/>
    <w:rsid w:val="009A1756"/>
    <w:rsid w:val="009A2C8A"/>
    <w:rsid w:val="009A3590"/>
    <w:rsid w:val="009A3BBD"/>
    <w:rsid w:val="009A3EF0"/>
    <w:rsid w:val="009A48DB"/>
    <w:rsid w:val="009A4BAE"/>
    <w:rsid w:val="009A5BA6"/>
    <w:rsid w:val="009A5BEE"/>
    <w:rsid w:val="009A6171"/>
    <w:rsid w:val="009A6BB6"/>
    <w:rsid w:val="009A7EF0"/>
    <w:rsid w:val="009B228C"/>
    <w:rsid w:val="009B275A"/>
    <w:rsid w:val="009B326A"/>
    <w:rsid w:val="009B3DC1"/>
    <w:rsid w:val="009B48B1"/>
    <w:rsid w:val="009B5748"/>
    <w:rsid w:val="009B59C9"/>
    <w:rsid w:val="009B5F48"/>
    <w:rsid w:val="009C0EB0"/>
    <w:rsid w:val="009C37D6"/>
    <w:rsid w:val="009C3B48"/>
    <w:rsid w:val="009C5378"/>
    <w:rsid w:val="009C5EAE"/>
    <w:rsid w:val="009C67F9"/>
    <w:rsid w:val="009C6F1C"/>
    <w:rsid w:val="009C7178"/>
    <w:rsid w:val="009C73EF"/>
    <w:rsid w:val="009D16A1"/>
    <w:rsid w:val="009D29A7"/>
    <w:rsid w:val="009D46C0"/>
    <w:rsid w:val="009D6CCF"/>
    <w:rsid w:val="009E2117"/>
    <w:rsid w:val="009E2749"/>
    <w:rsid w:val="009E2772"/>
    <w:rsid w:val="009E33D8"/>
    <w:rsid w:val="009E4788"/>
    <w:rsid w:val="009E5A13"/>
    <w:rsid w:val="009F0F80"/>
    <w:rsid w:val="009F22F9"/>
    <w:rsid w:val="009F3CDC"/>
    <w:rsid w:val="009F5887"/>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076D2"/>
    <w:rsid w:val="00A100C9"/>
    <w:rsid w:val="00A1262A"/>
    <w:rsid w:val="00A14679"/>
    <w:rsid w:val="00A14E23"/>
    <w:rsid w:val="00A14F62"/>
    <w:rsid w:val="00A15AF0"/>
    <w:rsid w:val="00A15D20"/>
    <w:rsid w:val="00A1629A"/>
    <w:rsid w:val="00A1667D"/>
    <w:rsid w:val="00A16A5D"/>
    <w:rsid w:val="00A17114"/>
    <w:rsid w:val="00A171A7"/>
    <w:rsid w:val="00A174D8"/>
    <w:rsid w:val="00A1779F"/>
    <w:rsid w:val="00A21311"/>
    <w:rsid w:val="00A23CFD"/>
    <w:rsid w:val="00A2772C"/>
    <w:rsid w:val="00A277DA"/>
    <w:rsid w:val="00A27EAD"/>
    <w:rsid w:val="00A30FDB"/>
    <w:rsid w:val="00A312F1"/>
    <w:rsid w:val="00A32507"/>
    <w:rsid w:val="00A34593"/>
    <w:rsid w:val="00A351F4"/>
    <w:rsid w:val="00A35312"/>
    <w:rsid w:val="00A36522"/>
    <w:rsid w:val="00A3691B"/>
    <w:rsid w:val="00A37CFE"/>
    <w:rsid w:val="00A37DC3"/>
    <w:rsid w:val="00A37F0E"/>
    <w:rsid w:val="00A40192"/>
    <w:rsid w:val="00A41F77"/>
    <w:rsid w:val="00A4208E"/>
    <w:rsid w:val="00A4293F"/>
    <w:rsid w:val="00A4306D"/>
    <w:rsid w:val="00A43B98"/>
    <w:rsid w:val="00A43D0D"/>
    <w:rsid w:val="00A451C4"/>
    <w:rsid w:val="00A46B00"/>
    <w:rsid w:val="00A506C9"/>
    <w:rsid w:val="00A51633"/>
    <w:rsid w:val="00A51D6E"/>
    <w:rsid w:val="00A52B0D"/>
    <w:rsid w:val="00A52F77"/>
    <w:rsid w:val="00A54AE6"/>
    <w:rsid w:val="00A5545F"/>
    <w:rsid w:val="00A56BE7"/>
    <w:rsid w:val="00A56C14"/>
    <w:rsid w:val="00A57398"/>
    <w:rsid w:val="00A57630"/>
    <w:rsid w:val="00A5774D"/>
    <w:rsid w:val="00A60D59"/>
    <w:rsid w:val="00A643CA"/>
    <w:rsid w:val="00A649E1"/>
    <w:rsid w:val="00A66358"/>
    <w:rsid w:val="00A66630"/>
    <w:rsid w:val="00A6717D"/>
    <w:rsid w:val="00A677A5"/>
    <w:rsid w:val="00A702E5"/>
    <w:rsid w:val="00A7098F"/>
    <w:rsid w:val="00A74EA6"/>
    <w:rsid w:val="00A76DB3"/>
    <w:rsid w:val="00A77B10"/>
    <w:rsid w:val="00A77D7D"/>
    <w:rsid w:val="00A81A34"/>
    <w:rsid w:val="00A825C1"/>
    <w:rsid w:val="00A840CD"/>
    <w:rsid w:val="00A840DF"/>
    <w:rsid w:val="00A854F7"/>
    <w:rsid w:val="00A8582C"/>
    <w:rsid w:val="00A85A4D"/>
    <w:rsid w:val="00A86811"/>
    <w:rsid w:val="00A86C55"/>
    <w:rsid w:val="00A877BF"/>
    <w:rsid w:val="00A901F7"/>
    <w:rsid w:val="00A908F2"/>
    <w:rsid w:val="00A90E6C"/>
    <w:rsid w:val="00A9302F"/>
    <w:rsid w:val="00A947C8"/>
    <w:rsid w:val="00A955C4"/>
    <w:rsid w:val="00A95DE8"/>
    <w:rsid w:val="00A961BB"/>
    <w:rsid w:val="00A9690A"/>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2762"/>
    <w:rsid w:val="00AB3A8C"/>
    <w:rsid w:val="00AB3BD1"/>
    <w:rsid w:val="00AB48BE"/>
    <w:rsid w:val="00AB64E4"/>
    <w:rsid w:val="00AB7734"/>
    <w:rsid w:val="00AB7BD5"/>
    <w:rsid w:val="00AC15A4"/>
    <w:rsid w:val="00AC1620"/>
    <w:rsid w:val="00AC16D6"/>
    <w:rsid w:val="00AC2113"/>
    <w:rsid w:val="00AC21C5"/>
    <w:rsid w:val="00AC2F19"/>
    <w:rsid w:val="00AC4722"/>
    <w:rsid w:val="00AC4BB6"/>
    <w:rsid w:val="00AC733F"/>
    <w:rsid w:val="00AC78D8"/>
    <w:rsid w:val="00AD0745"/>
    <w:rsid w:val="00AD08F9"/>
    <w:rsid w:val="00AD0CCD"/>
    <w:rsid w:val="00AD277F"/>
    <w:rsid w:val="00AD3607"/>
    <w:rsid w:val="00AD48C3"/>
    <w:rsid w:val="00AD48D8"/>
    <w:rsid w:val="00AD54C7"/>
    <w:rsid w:val="00AD641E"/>
    <w:rsid w:val="00AD7DE7"/>
    <w:rsid w:val="00AD7E18"/>
    <w:rsid w:val="00AE1D07"/>
    <w:rsid w:val="00AE2C39"/>
    <w:rsid w:val="00AE4157"/>
    <w:rsid w:val="00AE47E3"/>
    <w:rsid w:val="00AE4BCE"/>
    <w:rsid w:val="00AE60C0"/>
    <w:rsid w:val="00AE6A4C"/>
    <w:rsid w:val="00AE6C7C"/>
    <w:rsid w:val="00AE7AD9"/>
    <w:rsid w:val="00AF0080"/>
    <w:rsid w:val="00AF0224"/>
    <w:rsid w:val="00AF0956"/>
    <w:rsid w:val="00AF123B"/>
    <w:rsid w:val="00AF18BF"/>
    <w:rsid w:val="00AF2752"/>
    <w:rsid w:val="00AF29AB"/>
    <w:rsid w:val="00AF317B"/>
    <w:rsid w:val="00AF438F"/>
    <w:rsid w:val="00AF512D"/>
    <w:rsid w:val="00AF52F8"/>
    <w:rsid w:val="00AF5303"/>
    <w:rsid w:val="00AF627B"/>
    <w:rsid w:val="00AF650F"/>
    <w:rsid w:val="00B00969"/>
    <w:rsid w:val="00B01D48"/>
    <w:rsid w:val="00B0286F"/>
    <w:rsid w:val="00B03201"/>
    <w:rsid w:val="00B03A18"/>
    <w:rsid w:val="00B07FA6"/>
    <w:rsid w:val="00B10251"/>
    <w:rsid w:val="00B10B4E"/>
    <w:rsid w:val="00B1121E"/>
    <w:rsid w:val="00B11713"/>
    <w:rsid w:val="00B12ED4"/>
    <w:rsid w:val="00B1408A"/>
    <w:rsid w:val="00B1483E"/>
    <w:rsid w:val="00B14CCF"/>
    <w:rsid w:val="00B16BD7"/>
    <w:rsid w:val="00B1726C"/>
    <w:rsid w:val="00B172EB"/>
    <w:rsid w:val="00B1767F"/>
    <w:rsid w:val="00B1777C"/>
    <w:rsid w:val="00B20393"/>
    <w:rsid w:val="00B20922"/>
    <w:rsid w:val="00B20D40"/>
    <w:rsid w:val="00B20E4B"/>
    <w:rsid w:val="00B21F7C"/>
    <w:rsid w:val="00B227EB"/>
    <w:rsid w:val="00B22CDC"/>
    <w:rsid w:val="00B249B2"/>
    <w:rsid w:val="00B25C41"/>
    <w:rsid w:val="00B27AB8"/>
    <w:rsid w:val="00B304D7"/>
    <w:rsid w:val="00B30A9E"/>
    <w:rsid w:val="00B31296"/>
    <w:rsid w:val="00B322C5"/>
    <w:rsid w:val="00B324F0"/>
    <w:rsid w:val="00B33730"/>
    <w:rsid w:val="00B33A86"/>
    <w:rsid w:val="00B33FA3"/>
    <w:rsid w:val="00B3429B"/>
    <w:rsid w:val="00B36295"/>
    <w:rsid w:val="00B40AC6"/>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5D75"/>
    <w:rsid w:val="00B575ED"/>
    <w:rsid w:val="00B6004C"/>
    <w:rsid w:val="00B61624"/>
    <w:rsid w:val="00B62128"/>
    <w:rsid w:val="00B63024"/>
    <w:rsid w:val="00B632B5"/>
    <w:rsid w:val="00B633D5"/>
    <w:rsid w:val="00B638F0"/>
    <w:rsid w:val="00B64372"/>
    <w:rsid w:val="00B6470D"/>
    <w:rsid w:val="00B66198"/>
    <w:rsid w:val="00B67002"/>
    <w:rsid w:val="00B6783A"/>
    <w:rsid w:val="00B67BFF"/>
    <w:rsid w:val="00B70242"/>
    <w:rsid w:val="00B71512"/>
    <w:rsid w:val="00B72420"/>
    <w:rsid w:val="00B72D22"/>
    <w:rsid w:val="00B72ED5"/>
    <w:rsid w:val="00B73948"/>
    <w:rsid w:val="00B7544B"/>
    <w:rsid w:val="00B757DD"/>
    <w:rsid w:val="00B76E71"/>
    <w:rsid w:val="00B76FF5"/>
    <w:rsid w:val="00B77030"/>
    <w:rsid w:val="00B77B46"/>
    <w:rsid w:val="00B82FF5"/>
    <w:rsid w:val="00B83704"/>
    <w:rsid w:val="00B83C34"/>
    <w:rsid w:val="00B83E41"/>
    <w:rsid w:val="00B879C1"/>
    <w:rsid w:val="00B87FDB"/>
    <w:rsid w:val="00B9072A"/>
    <w:rsid w:val="00B90CA9"/>
    <w:rsid w:val="00B936D1"/>
    <w:rsid w:val="00B93C01"/>
    <w:rsid w:val="00B93D13"/>
    <w:rsid w:val="00B94362"/>
    <w:rsid w:val="00B949AD"/>
    <w:rsid w:val="00B9532D"/>
    <w:rsid w:val="00B95BC1"/>
    <w:rsid w:val="00BA1015"/>
    <w:rsid w:val="00BA1089"/>
    <w:rsid w:val="00BA18B5"/>
    <w:rsid w:val="00BA1B19"/>
    <w:rsid w:val="00BA1BED"/>
    <w:rsid w:val="00BA21D0"/>
    <w:rsid w:val="00BA2759"/>
    <w:rsid w:val="00BA2981"/>
    <w:rsid w:val="00BA2D29"/>
    <w:rsid w:val="00BA3940"/>
    <w:rsid w:val="00BA4D27"/>
    <w:rsid w:val="00BA4FA5"/>
    <w:rsid w:val="00BA7B28"/>
    <w:rsid w:val="00BB02F2"/>
    <w:rsid w:val="00BB1CD3"/>
    <w:rsid w:val="00BB2052"/>
    <w:rsid w:val="00BB2848"/>
    <w:rsid w:val="00BB3037"/>
    <w:rsid w:val="00BB34A2"/>
    <w:rsid w:val="00BB3CE4"/>
    <w:rsid w:val="00BB444B"/>
    <w:rsid w:val="00BB47FE"/>
    <w:rsid w:val="00BB48CC"/>
    <w:rsid w:val="00BB6DF5"/>
    <w:rsid w:val="00BB710A"/>
    <w:rsid w:val="00BB764E"/>
    <w:rsid w:val="00BB7782"/>
    <w:rsid w:val="00BC0B81"/>
    <w:rsid w:val="00BC0E1B"/>
    <w:rsid w:val="00BC1883"/>
    <w:rsid w:val="00BC33AD"/>
    <w:rsid w:val="00BC44AA"/>
    <w:rsid w:val="00BC5D51"/>
    <w:rsid w:val="00BD0660"/>
    <w:rsid w:val="00BD06A7"/>
    <w:rsid w:val="00BD09C1"/>
    <w:rsid w:val="00BD1201"/>
    <w:rsid w:val="00BD1AAC"/>
    <w:rsid w:val="00BD2CC2"/>
    <w:rsid w:val="00BD3304"/>
    <w:rsid w:val="00BD33CE"/>
    <w:rsid w:val="00BD3485"/>
    <w:rsid w:val="00BD358F"/>
    <w:rsid w:val="00BD53A5"/>
    <w:rsid w:val="00BD5C55"/>
    <w:rsid w:val="00BD78A0"/>
    <w:rsid w:val="00BE04FE"/>
    <w:rsid w:val="00BE0BA5"/>
    <w:rsid w:val="00BE0E18"/>
    <w:rsid w:val="00BE28C5"/>
    <w:rsid w:val="00BE368B"/>
    <w:rsid w:val="00BE4E55"/>
    <w:rsid w:val="00BE4F3E"/>
    <w:rsid w:val="00BE5E7B"/>
    <w:rsid w:val="00BE6641"/>
    <w:rsid w:val="00BE6C10"/>
    <w:rsid w:val="00BE6C62"/>
    <w:rsid w:val="00BF04DA"/>
    <w:rsid w:val="00BF0A04"/>
    <w:rsid w:val="00BF0A46"/>
    <w:rsid w:val="00BF0AFC"/>
    <w:rsid w:val="00BF1E7D"/>
    <w:rsid w:val="00BF3B2E"/>
    <w:rsid w:val="00BF40EB"/>
    <w:rsid w:val="00BF410C"/>
    <w:rsid w:val="00BF4582"/>
    <w:rsid w:val="00BF4EA2"/>
    <w:rsid w:val="00BF69F0"/>
    <w:rsid w:val="00BF6DAB"/>
    <w:rsid w:val="00BF70BE"/>
    <w:rsid w:val="00C012B3"/>
    <w:rsid w:val="00C03E1B"/>
    <w:rsid w:val="00C102C9"/>
    <w:rsid w:val="00C10785"/>
    <w:rsid w:val="00C10F9E"/>
    <w:rsid w:val="00C10F9F"/>
    <w:rsid w:val="00C11C0F"/>
    <w:rsid w:val="00C12367"/>
    <w:rsid w:val="00C12E4F"/>
    <w:rsid w:val="00C13E8D"/>
    <w:rsid w:val="00C15426"/>
    <w:rsid w:val="00C15855"/>
    <w:rsid w:val="00C1661A"/>
    <w:rsid w:val="00C17B4B"/>
    <w:rsid w:val="00C17D49"/>
    <w:rsid w:val="00C2073E"/>
    <w:rsid w:val="00C209C5"/>
    <w:rsid w:val="00C21259"/>
    <w:rsid w:val="00C22576"/>
    <w:rsid w:val="00C22677"/>
    <w:rsid w:val="00C22CA2"/>
    <w:rsid w:val="00C24279"/>
    <w:rsid w:val="00C245E7"/>
    <w:rsid w:val="00C252F5"/>
    <w:rsid w:val="00C256A3"/>
    <w:rsid w:val="00C25D08"/>
    <w:rsid w:val="00C2717A"/>
    <w:rsid w:val="00C307F9"/>
    <w:rsid w:val="00C31188"/>
    <w:rsid w:val="00C32A52"/>
    <w:rsid w:val="00C32E22"/>
    <w:rsid w:val="00C35AB8"/>
    <w:rsid w:val="00C379E9"/>
    <w:rsid w:val="00C37AE4"/>
    <w:rsid w:val="00C400A5"/>
    <w:rsid w:val="00C415AD"/>
    <w:rsid w:val="00C42D33"/>
    <w:rsid w:val="00C43BEC"/>
    <w:rsid w:val="00C43E72"/>
    <w:rsid w:val="00C44678"/>
    <w:rsid w:val="00C4477A"/>
    <w:rsid w:val="00C45DD9"/>
    <w:rsid w:val="00C46D39"/>
    <w:rsid w:val="00C47FEE"/>
    <w:rsid w:val="00C519D7"/>
    <w:rsid w:val="00C5218C"/>
    <w:rsid w:val="00C5258B"/>
    <w:rsid w:val="00C5418B"/>
    <w:rsid w:val="00C55185"/>
    <w:rsid w:val="00C55FA3"/>
    <w:rsid w:val="00C56C6C"/>
    <w:rsid w:val="00C574A9"/>
    <w:rsid w:val="00C60D59"/>
    <w:rsid w:val="00C60F35"/>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67E5C"/>
    <w:rsid w:val="00C70594"/>
    <w:rsid w:val="00C7150E"/>
    <w:rsid w:val="00C72460"/>
    <w:rsid w:val="00C73037"/>
    <w:rsid w:val="00C73441"/>
    <w:rsid w:val="00C73844"/>
    <w:rsid w:val="00C75812"/>
    <w:rsid w:val="00C760FA"/>
    <w:rsid w:val="00C76292"/>
    <w:rsid w:val="00C76451"/>
    <w:rsid w:val="00C7698A"/>
    <w:rsid w:val="00C77113"/>
    <w:rsid w:val="00C77A2D"/>
    <w:rsid w:val="00C83DF1"/>
    <w:rsid w:val="00C8687C"/>
    <w:rsid w:val="00C86AF0"/>
    <w:rsid w:val="00C871C5"/>
    <w:rsid w:val="00C871F3"/>
    <w:rsid w:val="00C901FA"/>
    <w:rsid w:val="00C91D45"/>
    <w:rsid w:val="00C92007"/>
    <w:rsid w:val="00C93356"/>
    <w:rsid w:val="00C94DC6"/>
    <w:rsid w:val="00C95457"/>
    <w:rsid w:val="00C9560A"/>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B8E"/>
    <w:rsid w:val="00CA7ED0"/>
    <w:rsid w:val="00CB0289"/>
    <w:rsid w:val="00CB1769"/>
    <w:rsid w:val="00CB1A9C"/>
    <w:rsid w:val="00CB1E14"/>
    <w:rsid w:val="00CB2A3A"/>
    <w:rsid w:val="00CB2AF9"/>
    <w:rsid w:val="00CB3339"/>
    <w:rsid w:val="00CC004D"/>
    <w:rsid w:val="00CC0514"/>
    <w:rsid w:val="00CC0E07"/>
    <w:rsid w:val="00CC204B"/>
    <w:rsid w:val="00CC2205"/>
    <w:rsid w:val="00CC2AC0"/>
    <w:rsid w:val="00CC3E1F"/>
    <w:rsid w:val="00CC3FB2"/>
    <w:rsid w:val="00CC5D42"/>
    <w:rsid w:val="00CC71DB"/>
    <w:rsid w:val="00CC766C"/>
    <w:rsid w:val="00CD190D"/>
    <w:rsid w:val="00CD233E"/>
    <w:rsid w:val="00CD3C0B"/>
    <w:rsid w:val="00CD53AB"/>
    <w:rsid w:val="00CD5ADF"/>
    <w:rsid w:val="00CD64F7"/>
    <w:rsid w:val="00CD6706"/>
    <w:rsid w:val="00CD71B0"/>
    <w:rsid w:val="00CD7B5C"/>
    <w:rsid w:val="00CD7ED6"/>
    <w:rsid w:val="00CE02B9"/>
    <w:rsid w:val="00CE0559"/>
    <w:rsid w:val="00CE0854"/>
    <w:rsid w:val="00CE0900"/>
    <w:rsid w:val="00CE1B20"/>
    <w:rsid w:val="00CE2AB3"/>
    <w:rsid w:val="00CE2DFB"/>
    <w:rsid w:val="00CE3D64"/>
    <w:rsid w:val="00CE4B1C"/>
    <w:rsid w:val="00CE5DDC"/>
    <w:rsid w:val="00CE63EB"/>
    <w:rsid w:val="00CE680D"/>
    <w:rsid w:val="00CE7CE9"/>
    <w:rsid w:val="00CF10FA"/>
    <w:rsid w:val="00CF17BC"/>
    <w:rsid w:val="00CF1B2B"/>
    <w:rsid w:val="00CF1B6E"/>
    <w:rsid w:val="00CF1C92"/>
    <w:rsid w:val="00CF3701"/>
    <w:rsid w:val="00CF3888"/>
    <w:rsid w:val="00CF3E8E"/>
    <w:rsid w:val="00CF498B"/>
    <w:rsid w:val="00CF6700"/>
    <w:rsid w:val="00CF6B47"/>
    <w:rsid w:val="00CF7978"/>
    <w:rsid w:val="00D00A19"/>
    <w:rsid w:val="00D02842"/>
    <w:rsid w:val="00D036D5"/>
    <w:rsid w:val="00D03A8A"/>
    <w:rsid w:val="00D040D8"/>
    <w:rsid w:val="00D0510C"/>
    <w:rsid w:val="00D057F4"/>
    <w:rsid w:val="00D05C9F"/>
    <w:rsid w:val="00D066E6"/>
    <w:rsid w:val="00D078A8"/>
    <w:rsid w:val="00D14E1D"/>
    <w:rsid w:val="00D16874"/>
    <w:rsid w:val="00D16AED"/>
    <w:rsid w:val="00D16B1C"/>
    <w:rsid w:val="00D1716E"/>
    <w:rsid w:val="00D17B43"/>
    <w:rsid w:val="00D203AF"/>
    <w:rsid w:val="00D20E1C"/>
    <w:rsid w:val="00D234CB"/>
    <w:rsid w:val="00D2362B"/>
    <w:rsid w:val="00D245A8"/>
    <w:rsid w:val="00D24C33"/>
    <w:rsid w:val="00D257E5"/>
    <w:rsid w:val="00D265FB"/>
    <w:rsid w:val="00D2704B"/>
    <w:rsid w:val="00D27537"/>
    <w:rsid w:val="00D323D4"/>
    <w:rsid w:val="00D3347B"/>
    <w:rsid w:val="00D338E5"/>
    <w:rsid w:val="00D33B4D"/>
    <w:rsid w:val="00D3441F"/>
    <w:rsid w:val="00D351B3"/>
    <w:rsid w:val="00D35A42"/>
    <w:rsid w:val="00D37A0B"/>
    <w:rsid w:val="00D4001A"/>
    <w:rsid w:val="00D41013"/>
    <w:rsid w:val="00D43291"/>
    <w:rsid w:val="00D44F1B"/>
    <w:rsid w:val="00D450E8"/>
    <w:rsid w:val="00D46602"/>
    <w:rsid w:val="00D4677A"/>
    <w:rsid w:val="00D46D0E"/>
    <w:rsid w:val="00D47B14"/>
    <w:rsid w:val="00D501E9"/>
    <w:rsid w:val="00D50F35"/>
    <w:rsid w:val="00D5228C"/>
    <w:rsid w:val="00D5243D"/>
    <w:rsid w:val="00D55481"/>
    <w:rsid w:val="00D559B8"/>
    <w:rsid w:val="00D55D88"/>
    <w:rsid w:val="00D56A84"/>
    <w:rsid w:val="00D57832"/>
    <w:rsid w:val="00D61DEA"/>
    <w:rsid w:val="00D625F4"/>
    <w:rsid w:val="00D62782"/>
    <w:rsid w:val="00D64786"/>
    <w:rsid w:val="00D64E29"/>
    <w:rsid w:val="00D658C3"/>
    <w:rsid w:val="00D65A34"/>
    <w:rsid w:val="00D67329"/>
    <w:rsid w:val="00D67DF6"/>
    <w:rsid w:val="00D71203"/>
    <w:rsid w:val="00D71878"/>
    <w:rsid w:val="00D7330B"/>
    <w:rsid w:val="00D7371A"/>
    <w:rsid w:val="00D7391B"/>
    <w:rsid w:val="00D76393"/>
    <w:rsid w:val="00D77041"/>
    <w:rsid w:val="00D805E9"/>
    <w:rsid w:val="00D80FB0"/>
    <w:rsid w:val="00D81151"/>
    <w:rsid w:val="00D8219E"/>
    <w:rsid w:val="00D85BFD"/>
    <w:rsid w:val="00D85D97"/>
    <w:rsid w:val="00D86048"/>
    <w:rsid w:val="00D86378"/>
    <w:rsid w:val="00D867BE"/>
    <w:rsid w:val="00D929CF"/>
    <w:rsid w:val="00D92D2C"/>
    <w:rsid w:val="00D96D2F"/>
    <w:rsid w:val="00D97085"/>
    <w:rsid w:val="00D9751D"/>
    <w:rsid w:val="00D97BBC"/>
    <w:rsid w:val="00D97D5D"/>
    <w:rsid w:val="00D97FB1"/>
    <w:rsid w:val="00DA0B24"/>
    <w:rsid w:val="00DA14F3"/>
    <w:rsid w:val="00DA55F2"/>
    <w:rsid w:val="00DA78A9"/>
    <w:rsid w:val="00DB11F2"/>
    <w:rsid w:val="00DB2FD1"/>
    <w:rsid w:val="00DB4616"/>
    <w:rsid w:val="00DB607E"/>
    <w:rsid w:val="00DB727B"/>
    <w:rsid w:val="00DC0858"/>
    <w:rsid w:val="00DC119F"/>
    <w:rsid w:val="00DC2ED5"/>
    <w:rsid w:val="00DC3161"/>
    <w:rsid w:val="00DC42BC"/>
    <w:rsid w:val="00DC4FD6"/>
    <w:rsid w:val="00DC5C8A"/>
    <w:rsid w:val="00DC63BD"/>
    <w:rsid w:val="00DC6FD4"/>
    <w:rsid w:val="00DC7703"/>
    <w:rsid w:val="00DD01B0"/>
    <w:rsid w:val="00DD10A3"/>
    <w:rsid w:val="00DD1DC2"/>
    <w:rsid w:val="00DD2599"/>
    <w:rsid w:val="00DD2646"/>
    <w:rsid w:val="00DD390C"/>
    <w:rsid w:val="00DD3CEC"/>
    <w:rsid w:val="00DD3F03"/>
    <w:rsid w:val="00DD3F7A"/>
    <w:rsid w:val="00DD44B1"/>
    <w:rsid w:val="00DD4A00"/>
    <w:rsid w:val="00DD531E"/>
    <w:rsid w:val="00DD65EB"/>
    <w:rsid w:val="00DD66CB"/>
    <w:rsid w:val="00DD7F84"/>
    <w:rsid w:val="00DE1022"/>
    <w:rsid w:val="00DE2390"/>
    <w:rsid w:val="00DE416B"/>
    <w:rsid w:val="00DE5A5D"/>
    <w:rsid w:val="00DE5C56"/>
    <w:rsid w:val="00DE7655"/>
    <w:rsid w:val="00DF0A5C"/>
    <w:rsid w:val="00DF1747"/>
    <w:rsid w:val="00DF3B2D"/>
    <w:rsid w:val="00DF4264"/>
    <w:rsid w:val="00DF42A3"/>
    <w:rsid w:val="00DF6A0A"/>
    <w:rsid w:val="00DF7D2F"/>
    <w:rsid w:val="00E02303"/>
    <w:rsid w:val="00E026E9"/>
    <w:rsid w:val="00E03C8A"/>
    <w:rsid w:val="00E0424D"/>
    <w:rsid w:val="00E05EBC"/>
    <w:rsid w:val="00E063A4"/>
    <w:rsid w:val="00E068E4"/>
    <w:rsid w:val="00E07C69"/>
    <w:rsid w:val="00E103EF"/>
    <w:rsid w:val="00E1202E"/>
    <w:rsid w:val="00E128C2"/>
    <w:rsid w:val="00E139D8"/>
    <w:rsid w:val="00E14CF8"/>
    <w:rsid w:val="00E160A9"/>
    <w:rsid w:val="00E1783D"/>
    <w:rsid w:val="00E17B0F"/>
    <w:rsid w:val="00E21464"/>
    <w:rsid w:val="00E216B6"/>
    <w:rsid w:val="00E21ED8"/>
    <w:rsid w:val="00E225BF"/>
    <w:rsid w:val="00E22DC3"/>
    <w:rsid w:val="00E23579"/>
    <w:rsid w:val="00E25167"/>
    <w:rsid w:val="00E252C5"/>
    <w:rsid w:val="00E25B70"/>
    <w:rsid w:val="00E26B89"/>
    <w:rsid w:val="00E26C7D"/>
    <w:rsid w:val="00E27A1D"/>
    <w:rsid w:val="00E27B4F"/>
    <w:rsid w:val="00E308CA"/>
    <w:rsid w:val="00E30CF9"/>
    <w:rsid w:val="00E31839"/>
    <w:rsid w:val="00E3306B"/>
    <w:rsid w:val="00E37719"/>
    <w:rsid w:val="00E37AAA"/>
    <w:rsid w:val="00E37C16"/>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52F4"/>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1D98"/>
    <w:rsid w:val="00E73F64"/>
    <w:rsid w:val="00E74EF3"/>
    <w:rsid w:val="00E7595B"/>
    <w:rsid w:val="00E77221"/>
    <w:rsid w:val="00E77359"/>
    <w:rsid w:val="00E77991"/>
    <w:rsid w:val="00E779FD"/>
    <w:rsid w:val="00E80634"/>
    <w:rsid w:val="00E81A71"/>
    <w:rsid w:val="00E81B6B"/>
    <w:rsid w:val="00E82B90"/>
    <w:rsid w:val="00E82BB1"/>
    <w:rsid w:val="00E8369F"/>
    <w:rsid w:val="00E83BF1"/>
    <w:rsid w:val="00E843DD"/>
    <w:rsid w:val="00E847AB"/>
    <w:rsid w:val="00E84895"/>
    <w:rsid w:val="00E8672D"/>
    <w:rsid w:val="00E86A19"/>
    <w:rsid w:val="00E87457"/>
    <w:rsid w:val="00E87D42"/>
    <w:rsid w:val="00E9127F"/>
    <w:rsid w:val="00E92027"/>
    <w:rsid w:val="00E93DE9"/>
    <w:rsid w:val="00E9447E"/>
    <w:rsid w:val="00E95AFD"/>
    <w:rsid w:val="00E9606E"/>
    <w:rsid w:val="00E96985"/>
    <w:rsid w:val="00E9775E"/>
    <w:rsid w:val="00E97E6E"/>
    <w:rsid w:val="00EA0F57"/>
    <w:rsid w:val="00EA1500"/>
    <w:rsid w:val="00EA22FA"/>
    <w:rsid w:val="00EA3BF6"/>
    <w:rsid w:val="00EA3DB9"/>
    <w:rsid w:val="00EA445C"/>
    <w:rsid w:val="00EA46EC"/>
    <w:rsid w:val="00EA5379"/>
    <w:rsid w:val="00EA58A7"/>
    <w:rsid w:val="00EA7CCC"/>
    <w:rsid w:val="00EB0A6E"/>
    <w:rsid w:val="00EB16E4"/>
    <w:rsid w:val="00EB41FB"/>
    <w:rsid w:val="00EB43BD"/>
    <w:rsid w:val="00EB46C3"/>
    <w:rsid w:val="00EB502E"/>
    <w:rsid w:val="00EB5EF5"/>
    <w:rsid w:val="00EB6537"/>
    <w:rsid w:val="00EB6CB2"/>
    <w:rsid w:val="00EB6D45"/>
    <w:rsid w:val="00EB7F71"/>
    <w:rsid w:val="00EC03E7"/>
    <w:rsid w:val="00EC2FA5"/>
    <w:rsid w:val="00EC41EA"/>
    <w:rsid w:val="00EC4848"/>
    <w:rsid w:val="00EC58AD"/>
    <w:rsid w:val="00EC5B81"/>
    <w:rsid w:val="00EC731C"/>
    <w:rsid w:val="00ED0CF7"/>
    <w:rsid w:val="00ED0FB2"/>
    <w:rsid w:val="00ED376C"/>
    <w:rsid w:val="00ED4E33"/>
    <w:rsid w:val="00ED6337"/>
    <w:rsid w:val="00ED660F"/>
    <w:rsid w:val="00EE0532"/>
    <w:rsid w:val="00EE067B"/>
    <w:rsid w:val="00EE288D"/>
    <w:rsid w:val="00EE2E52"/>
    <w:rsid w:val="00EE311D"/>
    <w:rsid w:val="00EE4A04"/>
    <w:rsid w:val="00EE594D"/>
    <w:rsid w:val="00EE7B3E"/>
    <w:rsid w:val="00EF0259"/>
    <w:rsid w:val="00EF1160"/>
    <w:rsid w:val="00EF118A"/>
    <w:rsid w:val="00EF2F99"/>
    <w:rsid w:val="00EF3119"/>
    <w:rsid w:val="00EF4BF9"/>
    <w:rsid w:val="00EF4F50"/>
    <w:rsid w:val="00EF712E"/>
    <w:rsid w:val="00F0078E"/>
    <w:rsid w:val="00F00894"/>
    <w:rsid w:val="00F0236B"/>
    <w:rsid w:val="00F02382"/>
    <w:rsid w:val="00F028DD"/>
    <w:rsid w:val="00F03E8B"/>
    <w:rsid w:val="00F0504E"/>
    <w:rsid w:val="00F0645E"/>
    <w:rsid w:val="00F07B9A"/>
    <w:rsid w:val="00F10491"/>
    <w:rsid w:val="00F10BF8"/>
    <w:rsid w:val="00F1252F"/>
    <w:rsid w:val="00F13061"/>
    <w:rsid w:val="00F1363A"/>
    <w:rsid w:val="00F13E05"/>
    <w:rsid w:val="00F20557"/>
    <w:rsid w:val="00F20869"/>
    <w:rsid w:val="00F20BC0"/>
    <w:rsid w:val="00F20E30"/>
    <w:rsid w:val="00F21246"/>
    <w:rsid w:val="00F246B9"/>
    <w:rsid w:val="00F25A28"/>
    <w:rsid w:val="00F263C5"/>
    <w:rsid w:val="00F2787D"/>
    <w:rsid w:val="00F31987"/>
    <w:rsid w:val="00F35186"/>
    <w:rsid w:val="00F353D2"/>
    <w:rsid w:val="00F356D5"/>
    <w:rsid w:val="00F36ECF"/>
    <w:rsid w:val="00F3740D"/>
    <w:rsid w:val="00F413B7"/>
    <w:rsid w:val="00F41C52"/>
    <w:rsid w:val="00F41F17"/>
    <w:rsid w:val="00F4201A"/>
    <w:rsid w:val="00F43417"/>
    <w:rsid w:val="00F43B8C"/>
    <w:rsid w:val="00F440A6"/>
    <w:rsid w:val="00F440DD"/>
    <w:rsid w:val="00F44EA5"/>
    <w:rsid w:val="00F4677D"/>
    <w:rsid w:val="00F46FBC"/>
    <w:rsid w:val="00F5140D"/>
    <w:rsid w:val="00F53118"/>
    <w:rsid w:val="00F533EF"/>
    <w:rsid w:val="00F5707F"/>
    <w:rsid w:val="00F57D3D"/>
    <w:rsid w:val="00F60D73"/>
    <w:rsid w:val="00F6323F"/>
    <w:rsid w:val="00F6452F"/>
    <w:rsid w:val="00F64D78"/>
    <w:rsid w:val="00F658F1"/>
    <w:rsid w:val="00F65E6E"/>
    <w:rsid w:val="00F66C1F"/>
    <w:rsid w:val="00F711D6"/>
    <w:rsid w:val="00F71AAA"/>
    <w:rsid w:val="00F71B54"/>
    <w:rsid w:val="00F71B65"/>
    <w:rsid w:val="00F7241C"/>
    <w:rsid w:val="00F73938"/>
    <w:rsid w:val="00F745DD"/>
    <w:rsid w:val="00F74FB4"/>
    <w:rsid w:val="00F753F8"/>
    <w:rsid w:val="00F75BE8"/>
    <w:rsid w:val="00F760AD"/>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781"/>
    <w:rsid w:val="00F92A88"/>
    <w:rsid w:val="00F92F10"/>
    <w:rsid w:val="00F92F25"/>
    <w:rsid w:val="00F93975"/>
    <w:rsid w:val="00F94A3D"/>
    <w:rsid w:val="00F972A1"/>
    <w:rsid w:val="00FA174F"/>
    <w:rsid w:val="00FA17EB"/>
    <w:rsid w:val="00FA1853"/>
    <w:rsid w:val="00FA18E6"/>
    <w:rsid w:val="00FA20F7"/>
    <w:rsid w:val="00FA398D"/>
    <w:rsid w:val="00FA5538"/>
    <w:rsid w:val="00FA589D"/>
    <w:rsid w:val="00FA78C8"/>
    <w:rsid w:val="00FB085C"/>
    <w:rsid w:val="00FB0988"/>
    <w:rsid w:val="00FB1BB3"/>
    <w:rsid w:val="00FB3F77"/>
    <w:rsid w:val="00FB5D97"/>
    <w:rsid w:val="00FB610A"/>
    <w:rsid w:val="00FB6E3E"/>
    <w:rsid w:val="00FB6EF5"/>
    <w:rsid w:val="00FC025E"/>
    <w:rsid w:val="00FC0716"/>
    <w:rsid w:val="00FC1164"/>
    <w:rsid w:val="00FC1526"/>
    <w:rsid w:val="00FC1852"/>
    <w:rsid w:val="00FC2B6C"/>
    <w:rsid w:val="00FC4063"/>
    <w:rsid w:val="00FC4EED"/>
    <w:rsid w:val="00FC617C"/>
    <w:rsid w:val="00FC66DE"/>
    <w:rsid w:val="00FC714F"/>
    <w:rsid w:val="00FD0FB0"/>
    <w:rsid w:val="00FD17C7"/>
    <w:rsid w:val="00FD1829"/>
    <w:rsid w:val="00FD4D07"/>
    <w:rsid w:val="00FE04EF"/>
    <w:rsid w:val="00FE0890"/>
    <w:rsid w:val="00FE156C"/>
    <w:rsid w:val="00FE2DCB"/>
    <w:rsid w:val="00FE3B00"/>
    <w:rsid w:val="00FE3E1C"/>
    <w:rsid w:val="00FE671C"/>
    <w:rsid w:val="00FE7E94"/>
    <w:rsid w:val="00FF01F1"/>
    <w:rsid w:val="00FF03D8"/>
    <w:rsid w:val="00FF14A1"/>
    <w:rsid w:val="00FF1C22"/>
    <w:rsid w:val="00FF266A"/>
    <w:rsid w:val="00FF2673"/>
    <w:rsid w:val="00FF270F"/>
    <w:rsid w:val="00FF42E2"/>
    <w:rsid w:val="00FF4BAD"/>
    <w:rsid w:val="00FF5465"/>
    <w:rsid w:val="00FF5AF5"/>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4016B"/>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4016B"/>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 w:type="table" w:styleId="SimplesTabela1">
    <w:name w:val="Plain Table 1"/>
    <w:basedOn w:val="Tabelanormal"/>
    <w:uiPriority w:val="41"/>
    <w:rsid w:val="00063EB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29454893">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47369251">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88192310">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327789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1</TotalTime>
  <Pages>46</Pages>
  <Words>17810</Words>
  <Characters>96179</Characters>
  <Application>Microsoft Office Word</Application>
  <DocSecurity>0</DocSecurity>
  <Lines>801</Lines>
  <Paragraphs>22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13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laine Silveira</dc:creator>
  <cp:lastModifiedBy>Marco Aurélio Barbiero</cp:lastModifiedBy>
  <cp:revision>348</cp:revision>
  <cp:lastPrinted>2024-10-17T18:13:00Z</cp:lastPrinted>
  <dcterms:created xsi:type="dcterms:W3CDTF">2025-01-03T10:37:00Z</dcterms:created>
  <dcterms:modified xsi:type="dcterms:W3CDTF">2025-04-29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ugqC8s5"/&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